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87D324D" w14:textId="47EF2804" w:rsidR="00772F8D" w:rsidRPr="00F968B3" w:rsidRDefault="006B14A6" w:rsidP="00F968B3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  <w:r w:rsidRPr="007E40EC">
        <w:rPr>
          <w:rFonts w:ascii="Arial" w:hAnsi="Arial" w:cs="Arial"/>
          <w:b/>
          <w:bCs/>
          <w:u w:val="single"/>
          <w:lang w:bidi="he-IL"/>
        </w:rPr>
        <w:t>Supplement file 2a:</w:t>
      </w:r>
    </w:p>
    <w:tbl>
      <w:tblPr>
        <w:tblStyle w:val="TableGrid"/>
        <w:tblW w:w="8784" w:type="dxa"/>
        <w:tblLayout w:type="fixed"/>
        <w:tblLook w:val="04A0" w:firstRow="1" w:lastRow="0" w:firstColumn="1" w:lastColumn="0" w:noHBand="0" w:noVBand="1"/>
      </w:tblPr>
      <w:tblGrid>
        <w:gridCol w:w="5665"/>
        <w:gridCol w:w="3119"/>
      </w:tblGrid>
      <w:tr w:rsidR="00772F8D" w:rsidRPr="00B54064" w14:paraId="4AED05A8" w14:textId="77777777" w:rsidTr="00F64A05">
        <w:tc>
          <w:tcPr>
            <w:tcW w:w="5665" w:type="dxa"/>
          </w:tcPr>
          <w:p w14:paraId="45FF56AA" w14:textId="5371716B" w:rsidR="00772F8D" w:rsidRPr="00B54064" w:rsidRDefault="00772F8D" w:rsidP="003E7C0F">
            <w:pPr>
              <w:rPr>
                <w:rFonts w:asciiTheme="minorBidi" w:hAnsiTheme="minorBidi" w:cstheme="minorBidi"/>
                <w:b/>
                <w:bCs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b/>
                <w:bCs/>
                <w:color w:val="000000" w:themeColor="text1"/>
              </w:rPr>
              <w:t>Antibody</w:t>
            </w:r>
            <w:r w:rsidR="00EE6AAD" w:rsidRPr="00B54064">
              <w:rPr>
                <w:rFonts w:asciiTheme="minorBidi" w:hAnsiTheme="minorBidi" w:cstheme="minorBidi"/>
                <w:b/>
                <w:bCs/>
                <w:color w:val="000000" w:themeColor="text1"/>
              </w:rPr>
              <w:t xml:space="preserve"> (Host)</w:t>
            </w:r>
          </w:p>
        </w:tc>
        <w:tc>
          <w:tcPr>
            <w:tcW w:w="3119" w:type="dxa"/>
          </w:tcPr>
          <w:p w14:paraId="6FAC956A" w14:textId="565C26D2" w:rsidR="00192F5E" w:rsidRPr="00B54064" w:rsidRDefault="00772F8D" w:rsidP="00192F5E">
            <w:pPr>
              <w:rPr>
                <w:rFonts w:asciiTheme="minorBidi" w:hAnsiTheme="minorBidi" w:cstheme="minorBidi"/>
                <w:b/>
                <w:bCs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b/>
                <w:bCs/>
                <w:color w:val="000000" w:themeColor="text1"/>
              </w:rPr>
              <w:t>Company</w:t>
            </w:r>
            <w:r w:rsidR="00192F5E" w:rsidRPr="00B54064">
              <w:rPr>
                <w:rFonts w:asciiTheme="minorBidi" w:hAnsiTheme="minorBidi" w:cstheme="minorBidi"/>
                <w:b/>
                <w:bCs/>
                <w:color w:val="000000" w:themeColor="text1"/>
              </w:rPr>
              <w:t>/Cat. No.</w:t>
            </w:r>
          </w:p>
        </w:tc>
      </w:tr>
      <w:tr w:rsidR="00CD2ED4" w:rsidRPr="00B54064" w14:paraId="0C7D0861" w14:textId="77777777" w:rsidTr="00F64A05">
        <w:trPr>
          <w:trHeight w:val="211"/>
        </w:trPr>
        <w:tc>
          <w:tcPr>
            <w:tcW w:w="5665" w:type="dxa"/>
          </w:tcPr>
          <w:p w14:paraId="39B4D716" w14:textId="2846BBC8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HYOU1 (Rabbit)</w:t>
            </w:r>
          </w:p>
        </w:tc>
        <w:tc>
          <w:tcPr>
            <w:tcW w:w="3119" w:type="dxa"/>
          </w:tcPr>
          <w:p w14:paraId="69AC27BA" w14:textId="3C9EA53F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Cell signalling #13452S</w:t>
            </w: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E7E5E4"/>
              </w:rPr>
              <w:t xml:space="preserve"> </w:t>
            </w:r>
          </w:p>
        </w:tc>
      </w:tr>
      <w:tr w:rsidR="00CD2ED4" w:rsidRPr="00B54064" w14:paraId="5994426B" w14:textId="77777777" w:rsidTr="00F64A05">
        <w:trPr>
          <w:trHeight w:val="211"/>
        </w:trPr>
        <w:tc>
          <w:tcPr>
            <w:tcW w:w="5665" w:type="dxa"/>
          </w:tcPr>
          <w:p w14:paraId="14955EF3" w14:textId="18C32CF2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  <w:t>DNAJB12 (Rabbit)</w:t>
            </w:r>
          </w:p>
        </w:tc>
        <w:tc>
          <w:tcPr>
            <w:tcW w:w="3119" w:type="dxa"/>
          </w:tcPr>
          <w:p w14:paraId="41684E65" w14:textId="129FF85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  <w:t>Ptg/</w:t>
            </w:r>
            <w:r w:rsidRPr="00B54064">
              <w:rPr>
                <w:rFonts w:asciiTheme="minorBidi" w:hAnsiTheme="minorBidi" w:cstheme="minorBidi"/>
                <w:color w:val="000000"/>
              </w:rPr>
              <w:t>16780</w:t>
            </w:r>
          </w:p>
        </w:tc>
      </w:tr>
      <w:tr w:rsidR="00CD2ED4" w:rsidRPr="00B54064" w14:paraId="04B11AFC" w14:textId="77777777" w:rsidTr="00F64A05">
        <w:trPr>
          <w:trHeight w:val="230"/>
        </w:trPr>
        <w:tc>
          <w:tcPr>
            <w:tcW w:w="5665" w:type="dxa"/>
          </w:tcPr>
          <w:p w14:paraId="33B723BE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DNAJB14 (Rabbit)</w:t>
            </w:r>
          </w:p>
        </w:tc>
        <w:tc>
          <w:tcPr>
            <w:tcW w:w="3119" w:type="dxa"/>
          </w:tcPr>
          <w:p w14:paraId="13E2F3D6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</w:t>
            </w:r>
            <w:r w:rsidRPr="00B54064">
              <w:rPr>
                <w:rFonts w:asciiTheme="minorBidi" w:hAnsiTheme="minorBidi" w:cstheme="minorBidi"/>
                <w:color w:val="000000"/>
              </w:rPr>
              <w:t>16501</w:t>
            </w:r>
          </w:p>
        </w:tc>
      </w:tr>
      <w:tr w:rsidR="00CD2ED4" w:rsidRPr="00B54064" w14:paraId="7B0FF0A3" w14:textId="77777777" w:rsidTr="00F64A05">
        <w:trPr>
          <w:trHeight w:val="230"/>
        </w:trPr>
        <w:tc>
          <w:tcPr>
            <w:tcW w:w="5665" w:type="dxa"/>
          </w:tcPr>
          <w:p w14:paraId="1964D88B" w14:textId="0516191E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SGTA (Rabbit)</w:t>
            </w:r>
          </w:p>
        </w:tc>
        <w:tc>
          <w:tcPr>
            <w:tcW w:w="3119" w:type="dxa"/>
          </w:tcPr>
          <w:p w14:paraId="4CD3F94E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</w:t>
            </w:r>
            <w:r w:rsidRPr="00B54064">
              <w:rPr>
                <w:rFonts w:asciiTheme="minorBidi" w:hAnsiTheme="minorBidi" w:cstheme="minorBidi"/>
                <w:color w:val="000000"/>
              </w:rPr>
              <w:t>11019</w:t>
            </w:r>
          </w:p>
        </w:tc>
      </w:tr>
      <w:tr w:rsidR="00CD2ED4" w:rsidRPr="00B54064" w14:paraId="4F651515" w14:textId="77777777" w:rsidTr="00F64A05">
        <w:trPr>
          <w:trHeight w:val="230"/>
        </w:trPr>
        <w:tc>
          <w:tcPr>
            <w:tcW w:w="5665" w:type="dxa"/>
          </w:tcPr>
          <w:p w14:paraId="79D0DC58" w14:textId="4DA286AA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SGTA (Mouse)</w:t>
            </w:r>
          </w:p>
        </w:tc>
        <w:tc>
          <w:tcPr>
            <w:tcW w:w="3119" w:type="dxa"/>
          </w:tcPr>
          <w:p w14:paraId="5CA209F6" w14:textId="6F150CAF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  <w:t>Ptg/</w:t>
            </w:r>
            <w:r w:rsidRPr="00B54064">
              <w:rPr>
                <w:rFonts w:asciiTheme="minorBidi" w:eastAsia="Times New Roman" w:hAnsiTheme="minorBidi" w:cstheme="minorBidi"/>
                <w:color w:val="222222"/>
                <w:shd w:val="clear" w:color="auto" w:fill="FFFFFF"/>
              </w:rPr>
              <w:t xml:space="preserve"> </w:t>
            </w: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  <w:t>60305-1-Ig</w:t>
            </w:r>
          </w:p>
        </w:tc>
      </w:tr>
      <w:tr w:rsidR="00CD2ED4" w:rsidRPr="00B54064" w14:paraId="2B1A9825" w14:textId="77777777" w:rsidTr="00F64A05">
        <w:trPr>
          <w:trHeight w:val="230"/>
        </w:trPr>
        <w:tc>
          <w:tcPr>
            <w:tcW w:w="5665" w:type="dxa"/>
          </w:tcPr>
          <w:p w14:paraId="2D8F8C1C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DIA1 (Rabbit)</w:t>
            </w:r>
          </w:p>
        </w:tc>
        <w:tc>
          <w:tcPr>
            <w:tcW w:w="3119" w:type="dxa"/>
          </w:tcPr>
          <w:p w14:paraId="76FEE16A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11245-1-AP</w:t>
            </w:r>
          </w:p>
        </w:tc>
      </w:tr>
      <w:tr w:rsidR="00CD2ED4" w:rsidRPr="00B54064" w14:paraId="34EBB975" w14:textId="77777777" w:rsidTr="00F64A05">
        <w:trPr>
          <w:trHeight w:val="230"/>
        </w:trPr>
        <w:tc>
          <w:tcPr>
            <w:tcW w:w="5665" w:type="dxa"/>
          </w:tcPr>
          <w:p w14:paraId="364B8800" w14:textId="587A9F8D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DIA1 (Mouse)</w:t>
            </w:r>
          </w:p>
        </w:tc>
        <w:tc>
          <w:tcPr>
            <w:tcW w:w="3119" w:type="dxa"/>
          </w:tcPr>
          <w:p w14:paraId="0AAD498F" w14:textId="49007AED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66422-1-Ig</w:t>
            </w:r>
          </w:p>
        </w:tc>
      </w:tr>
      <w:tr w:rsidR="00CD2ED4" w:rsidRPr="00B54064" w14:paraId="065B373C" w14:textId="77777777" w:rsidTr="00F64A05">
        <w:trPr>
          <w:trHeight w:val="230"/>
        </w:trPr>
        <w:tc>
          <w:tcPr>
            <w:tcW w:w="5665" w:type="dxa"/>
          </w:tcPr>
          <w:p w14:paraId="5236946C" w14:textId="5C095F54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AGR2 (Rabbit)</w:t>
            </w:r>
          </w:p>
        </w:tc>
        <w:tc>
          <w:tcPr>
            <w:tcW w:w="3119" w:type="dxa"/>
          </w:tcPr>
          <w:p w14:paraId="12E8C1B0" w14:textId="4C36FC0C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12275-1-AP</w:t>
            </w:r>
          </w:p>
        </w:tc>
      </w:tr>
      <w:tr w:rsidR="00CD2ED4" w:rsidRPr="00B54064" w14:paraId="42B62C53" w14:textId="77777777" w:rsidTr="00F64A05">
        <w:trPr>
          <w:trHeight w:val="230"/>
        </w:trPr>
        <w:tc>
          <w:tcPr>
            <w:tcW w:w="5665" w:type="dxa"/>
          </w:tcPr>
          <w:p w14:paraId="0033E7FA" w14:textId="0D5FB5EE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AGR2 (Mouse)</w:t>
            </w:r>
          </w:p>
        </w:tc>
        <w:tc>
          <w:tcPr>
            <w:tcW w:w="3119" w:type="dxa"/>
          </w:tcPr>
          <w:p w14:paraId="62571B10" w14:textId="2BD32070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SantaCruz/sc-101211</w:t>
            </w:r>
          </w:p>
        </w:tc>
      </w:tr>
      <w:tr w:rsidR="00CD2ED4" w:rsidRPr="00B54064" w14:paraId="5EE06259" w14:textId="77777777" w:rsidTr="00F64A05">
        <w:trPr>
          <w:trHeight w:val="230"/>
        </w:trPr>
        <w:tc>
          <w:tcPr>
            <w:tcW w:w="5665" w:type="dxa"/>
          </w:tcPr>
          <w:p w14:paraId="398165F5" w14:textId="480DA08E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AGR2 (Rat)</w:t>
            </w:r>
          </w:p>
        </w:tc>
        <w:tc>
          <w:tcPr>
            <w:tcW w:w="3119" w:type="dxa"/>
          </w:tcPr>
          <w:p w14:paraId="3431358E" w14:textId="7B964A31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Biolegend/943102</w:t>
            </w:r>
          </w:p>
        </w:tc>
      </w:tr>
      <w:tr w:rsidR="00CD2ED4" w:rsidRPr="00B54064" w14:paraId="3F46801F" w14:textId="77777777" w:rsidTr="00F64A05">
        <w:trPr>
          <w:trHeight w:val="230"/>
        </w:trPr>
        <w:tc>
          <w:tcPr>
            <w:tcW w:w="5665" w:type="dxa"/>
          </w:tcPr>
          <w:p w14:paraId="7462B868" w14:textId="06EFCE70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DNAJB11 (Rabbit)</w:t>
            </w:r>
          </w:p>
        </w:tc>
        <w:tc>
          <w:tcPr>
            <w:tcW w:w="3119" w:type="dxa"/>
          </w:tcPr>
          <w:p w14:paraId="0A497628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15484-1-AP</w:t>
            </w:r>
          </w:p>
        </w:tc>
      </w:tr>
      <w:tr w:rsidR="00CD2ED4" w:rsidRPr="00B54064" w14:paraId="418330A7" w14:textId="77777777" w:rsidTr="00F64A05">
        <w:trPr>
          <w:trHeight w:val="230"/>
        </w:trPr>
        <w:tc>
          <w:tcPr>
            <w:tcW w:w="5665" w:type="dxa"/>
          </w:tcPr>
          <w:p w14:paraId="0EAE09D2" w14:textId="2F0552D6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RDX4 (Rabbit)</w:t>
            </w:r>
          </w:p>
        </w:tc>
        <w:tc>
          <w:tcPr>
            <w:tcW w:w="3119" w:type="dxa"/>
          </w:tcPr>
          <w:p w14:paraId="45BB67A0" w14:textId="77777777" w:rsidR="00CD2ED4" w:rsidRPr="00B54064" w:rsidRDefault="00CD2ED4" w:rsidP="00CD2ED4">
            <w:pPr>
              <w:pStyle w:val="Heading5"/>
              <w:rPr>
                <w:rFonts w:asciiTheme="minorBidi" w:hAnsiTheme="minorBidi" w:cstheme="minorBidi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B54064">
              <w:rPr>
                <w:rFonts w:asciiTheme="minorBidi" w:hAnsiTheme="minorBidi" w:cstheme="minorBidi"/>
                <w:b w:val="0"/>
                <w:bCs w:val="0"/>
                <w:color w:val="000000" w:themeColor="text1"/>
                <w:sz w:val="24"/>
                <w:szCs w:val="24"/>
              </w:rPr>
              <w:t>Ptg/10703-1-AP</w:t>
            </w:r>
          </w:p>
        </w:tc>
      </w:tr>
      <w:tr w:rsidR="00CD2ED4" w:rsidRPr="00B54064" w14:paraId="1E62B524" w14:textId="77777777" w:rsidTr="00F64A05">
        <w:trPr>
          <w:trHeight w:val="230"/>
        </w:trPr>
        <w:tc>
          <w:tcPr>
            <w:tcW w:w="5665" w:type="dxa"/>
          </w:tcPr>
          <w:p w14:paraId="7AA9FD78" w14:textId="6B8F8EF8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RDX4 (Mouse)</w:t>
            </w:r>
          </w:p>
        </w:tc>
        <w:tc>
          <w:tcPr>
            <w:tcW w:w="3119" w:type="dxa"/>
          </w:tcPr>
          <w:p w14:paraId="666DD3C9" w14:textId="14669DC8" w:rsidR="00CD2ED4" w:rsidRPr="00B54064" w:rsidRDefault="00CD2ED4" w:rsidP="00CD2ED4">
            <w:pPr>
              <w:pStyle w:val="Heading5"/>
              <w:rPr>
                <w:rFonts w:asciiTheme="minorBidi" w:hAnsiTheme="minorBidi" w:cstheme="minorBidi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B54064">
              <w:rPr>
                <w:rFonts w:asciiTheme="minorBidi" w:hAnsiTheme="minorBidi" w:cstheme="minorBidi"/>
                <w:b w:val="0"/>
                <w:bCs w:val="0"/>
                <w:color w:val="000000" w:themeColor="text1"/>
                <w:sz w:val="24"/>
                <w:szCs w:val="24"/>
              </w:rPr>
              <w:t>Ptg/</w:t>
            </w:r>
            <w:r w:rsidRPr="00B54064">
              <w:rPr>
                <w:rFonts w:asciiTheme="minorBidi" w:eastAsia="Times New Roman" w:hAnsiTheme="minorBidi" w:cstheme="minorBidi"/>
                <w:b w:val="0"/>
                <w:bCs w:val="0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r w:rsidRPr="00B54064">
              <w:rPr>
                <w:rFonts w:asciiTheme="minorBidi" w:hAnsiTheme="minorBidi" w:cstheme="minorBidi"/>
                <w:b w:val="0"/>
                <w:bCs w:val="0"/>
                <w:color w:val="000000" w:themeColor="text1"/>
                <w:sz w:val="24"/>
                <w:szCs w:val="24"/>
              </w:rPr>
              <w:t>60286-1-Ig</w:t>
            </w:r>
          </w:p>
        </w:tc>
      </w:tr>
      <w:tr w:rsidR="00CD2ED4" w:rsidRPr="00B54064" w14:paraId="2A9397B3" w14:textId="77777777" w:rsidTr="00F64A05">
        <w:trPr>
          <w:trHeight w:val="230"/>
        </w:trPr>
        <w:tc>
          <w:tcPr>
            <w:tcW w:w="5665" w:type="dxa"/>
          </w:tcPr>
          <w:p w14:paraId="60EE541A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an-p53 (DO-1) (Mouse)</w:t>
            </w:r>
          </w:p>
        </w:tc>
        <w:tc>
          <w:tcPr>
            <w:tcW w:w="3119" w:type="dxa"/>
          </w:tcPr>
          <w:p w14:paraId="321D56B1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SantaCruz/sc-126</w:t>
            </w:r>
          </w:p>
        </w:tc>
      </w:tr>
      <w:tr w:rsidR="00CD2ED4" w:rsidRPr="00B54064" w14:paraId="3FDC1A52" w14:textId="77777777" w:rsidTr="00F64A05">
        <w:trPr>
          <w:trHeight w:val="230"/>
        </w:trPr>
        <w:tc>
          <w:tcPr>
            <w:tcW w:w="5665" w:type="dxa"/>
          </w:tcPr>
          <w:p w14:paraId="6E36E7F4" w14:textId="10E4226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53 (Rabbit)</w:t>
            </w:r>
          </w:p>
        </w:tc>
        <w:tc>
          <w:tcPr>
            <w:tcW w:w="3119" w:type="dxa"/>
          </w:tcPr>
          <w:p w14:paraId="4B6D6C2F" w14:textId="038BBE53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 10442-1-AP</w:t>
            </w:r>
          </w:p>
        </w:tc>
      </w:tr>
      <w:tr w:rsidR="00CD2ED4" w:rsidRPr="00B54064" w14:paraId="2E7379A4" w14:textId="77777777" w:rsidTr="00F64A05">
        <w:trPr>
          <w:trHeight w:val="230"/>
        </w:trPr>
        <w:tc>
          <w:tcPr>
            <w:tcW w:w="5665" w:type="dxa"/>
          </w:tcPr>
          <w:p w14:paraId="0F3CC972" w14:textId="3024F4EF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53 (Rabbit)</w:t>
            </w:r>
          </w:p>
        </w:tc>
        <w:tc>
          <w:tcPr>
            <w:tcW w:w="3119" w:type="dxa"/>
          </w:tcPr>
          <w:p w14:paraId="2A08CB7E" w14:textId="666D1052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60283</w:t>
            </w:r>
          </w:p>
        </w:tc>
      </w:tr>
      <w:tr w:rsidR="00CD2ED4" w:rsidRPr="00B54064" w14:paraId="6AA480F0" w14:textId="77777777" w:rsidTr="00F64A05">
        <w:trPr>
          <w:trHeight w:val="230"/>
        </w:trPr>
        <w:tc>
          <w:tcPr>
            <w:tcW w:w="5665" w:type="dxa"/>
          </w:tcPr>
          <w:p w14:paraId="7B2F67DE" w14:textId="66178998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hospho-p53 (Ser15) (Rabbit)</w:t>
            </w:r>
          </w:p>
        </w:tc>
        <w:tc>
          <w:tcPr>
            <w:tcW w:w="3119" w:type="dxa"/>
          </w:tcPr>
          <w:p w14:paraId="64B0B88A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</w:t>
            </w:r>
            <w:r w:rsidRPr="00B54064">
              <w:rPr>
                <w:rFonts w:asciiTheme="minorBidi" w:hAnsiTheme="minorBidi" w:cstheme="minorBidi"/>
                <w:color w:val="000000"/>
              </w:rPr>
              <w:t>28961</w:t>
            </w:r>
          </w:p>
        </w:tc>
      </w:tr>
      <w:tr w:rsidR="00CD2ED4" w:rsidRPr="00B54064" w14:paraId="2C378725" w14:textId="77777777" w:rsidTr="00F64A05">
        <w:trPr>
          <w:trHeight w:val="230"/>
        </w:trPr>
        <w:tc>
          <w:tcPr>
            <w:tcW w:w="5665" w:type="dxa"/>
          </w:tcPr>
          <w:p w14:paraId="1A1ED455" w14:textId="2A2EFCF5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hospho-p53 (Ser15) (Mouse)</w:t>
            </w:r>
          </w:p>
        </w:tc>
        <w:tc>
          <w:tcPr>
            <w:tcW w:w="3119" w:type="dxa"/>
          </w:tcPr>
          <w:p w14:paraId="2BC47E8C" w14:textId="771962DD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tg/</w:t>
            </w:r>
            <w:r w:rsidRPr="00B54064">
              <w:rPr>
                <w:rFonts w:asciiTheme="minorBidi" w:eastAsia="Times New Roman" w:hAnsiTheme="minorBidi" w:cstheme="minorBidi"/>
                <w:color w:val="222222"/>
                <w:shd w:val="clear" w:color="auto" w:fill="FFFFFF"/>
              </w:rPr>
              <w:t xml:space="preserve"> </w:t>
            </w:r>
            <w:r w:rsidRPr="00B54064">
              <w:rPr>
                <w:rFonts w:asciiTheme="minorBidi" w:hAnsiTheme="minorBidi" w:cstheme="minorBidi"/>
                <w:color w:val="000000" w:themeColor="text1"/>
              </w:rPr>
              <w:t>67826-1-Ig</w:t>
            </w:r>
          </w:p>
        </w:tc>
      </w:tr>
      <w:tr w:rsidR="00CD2ED4" w:rsidRPr="00B54064" w14:paraId="47C27CAE" w14:textId="77777777" w:rsidTr="00F64A05">
        <w:trPr>
          <w:trHeight w:val="230"/>
        </w:trPr>
        <w:tc>
          <w:tcPr>
            <w:tcW w:w="5665" w:type="dxa"/>
          </w:tcPr>
          <w:p w14:paraId="43F36C3A" w14:textId="4F083C85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p21 Waf1/Cip1 (12D1) (Rabbit)</w:t>
            </w:r>
          </w:p>
        </w:tc>
        <w:tc>
          <w:tcPr>
            <w:tcW w:w="3119" w:type="dxa"/>
          </w:tcPr>
          <w:p w14:paraId="6C8BBC44" w14:textId="77777777" w:rsidR="00CD2ED4" w:rsidRPr="00B54064" w:rsidRDefault="00CD2ED4" w:rsidP="00CD2ED4">
            <w:pPr>
              <w:rPr>
                <w:rFonts w:asciiTheme="minorBidi" w:hAnsiTheme="minorBidi" w:cstheme="minorBidi"/>
                <w:noProof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Cell signaling #2947</w:t>
            </w:r>
          </w:p>
        </w:tc>
      </w:tr>
      <w:tr w:rsidR="00CD2ED4" w:rsidRPr="00B54064" w14:paraId="77E1FB85" w14:textId="77777777" w:rsidTr="00F64A05">
        <w:trPr>
          <w:trHeight w:val="230"/>
        </w:trPr>
        <w:tc>
          <w:tcPr>
            <w:tcW w:w="5665" w:type="dxa"/>
          </w:tcPr>
          <w:p w14:paraId="0B360258" w14:textId="73786EA8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FLAG-DYKDDDDK (Mouse)</w:t>
            </w:r>
          </w:p>
        </w:tc>
        <w:tc>
          <w:tcPr>
            <w:tcW w:w="3119" w:type="dxa"/>
          </w:tcPr>
          <w:p w14:paraId="3204A95C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  <w:t>Ptg/</w:t>
            </w:r>
            <w:r w:rsidRPr="00B54064">
              <w:rPr>
                <w:rFonts w:asciiTheme="minorBidi" w:hAnsiTheme="minorBidi" w:cstheme="minorBidi"/>
                <w:color w:val="000000"/>
                <w:shd w:val="clear" w:color="auto" w:fill="FFFFFF"/>
              </w:rPr>
              <w:t>66008-4</w:t>
            </w:r>
          </w:p>
        </w:tc>
      </w:tr>
      <w:tr w:rsidR="00CD2ED4" w:rsidRPr="00B54064" w14:paraId="3D4E1B1E" w14:textId="77777777" w:rsidTr="00F64A05">
        <w:trPr>
          <w:trHeight w:val="230"/>
        </w:trPr>
        <w:tc>
          <w:tcPr>
            <w:tcW w:w="5665" w:type="dxa"/>
          </w:tcPr>
          <w:p w14:paraId="4EFCF404" w14:textId="53D06520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FLAG-DYKDDDDK (Rabbit)</w:t>
            </w:r>
          </w:p>
        </w:tc>
        <w:tc>
          <w:tcPr>
            <w:tcW w:w="3119" w:type="dxa"/>
          </w:tcPr>
          <w:p w14:paraId="592A0D53" w14:textId="1BD6DF2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Cell signaling #14793</w:t>
            </w:r>
          </w:p>
        </w:tc>
      </w:tr>
      <w:tr w:rsidR="00CD2ED4" w:rsidRPr="00B54064" w14:paraId="06977A71" w14:textId="77777777" w:rsidTr="00F64A05">
        <w:trPr>
          <w:trHeight w:val="230"/>
        </w:trPr>
        <w:tc>
          <w:tcPr>
            <w:tcW w:w="5665" w:type="dxa"/>
          </w:tcPr>
          <w:p w14:paraId="337B1A00" w14:textId="0778FC73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ADPH (G-9) (Mouse)</w:t>
            </w:r>
          </w:p>
        </w:tc>
        <w:tc>
          <w:tcPr>
            <w:tcW w:w="3119" w:type="dxa"/>
          </w:tcPr>
          <w:p w14:paraId="14A12F12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SantaCruz/sc-365062</w:t>
            </w:r>
          </w:p>
        </w:tc>
      </w:tr>
      <w:tr w:rsidR="00CD2ED4" w:rsidRPr="00B54064" w14:paraId="7AA3AC87" w14:textId="77777777" w:rsidTr="00F64A05">
        <w:trPr>
          <w:trHeight w:val="230"/>
        </w:trPr>
        <w:tc>
          <w:tcPr>
            <w:tcW w:w="5665" w:type="dxa"/>
          </w:tcPr>
          <w:p w14:paraId="7C40FDAA" w14:textId="1CE4427C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HSP90 (4F10) (Mouse)</w:t>
            </w:r>
          </w:p>
        </w:tc>
        <w:tc>
          <w:tcPr>
            <w:tcW w:w="3119" w:type="dxa"/>
          </w:tcPr>
          <w:p w14:paraId="645060EF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SantaCruz/sc- 69703</w:t>
            </w:r>
          </w:p>
        </w:tc>
      </w:tr>
      <w:tr w:rsidR="00CD2ED4" w:rsidRPr="00B54064" w14:paraId="14951C64" w14:textId="77777777" w:rsidTr="00F64A05">
        <w:trPr>
          <w:trHeight w:val="230"/>
        </w:trPr>
        <w:tc>
          <w:tcPr>
            <w:tcW w:w="5665" w:type="dxa"/>
          </w:tcPr>
          <w:p w14:paraId="741EB2F9" w14:textId="22D21EE2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HSC70 (Mouse)</w:t>
            </w:r>
          </w:p>
        </w:tc>
        <w:tc>
          <w:tcPr>
            <w:tcW w:w="3119" w:type="dxa"/>
          </w:tcPr>
          <w:p w14:paraId="58C4E514" w14:textId="77777777" w:rsidR="00CD2ED4" w:rsidRPr="00B54064" w:rsidRDefault="00CD2ED4" w:rsidP="00CD2ED4">
            <w:pPr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  <w:shd w:val="clear" w:color="auto" w:fill="FFFFFF"/>
              </w:rPr>
              <w:t>SantaCruz/sc-</w:t>
            </w:r>
            <w:r w:rsidRPr="00B54064">
              <w:rPr>
                <w:rFonts w:asciiTheme="minorBidi" w:hAnsiTheme="minorBidi" w:cstheme="minorBidi"/>
                <w:color w:val="000000"/>
              </w:rPr>
              <w:t>7298</w:t>
            </w:r>
          </w:p>
        </w:tc>
      </w:tr>
      <w:tr w:rsidR="005138FA" w:rsidRPr="00B54064" w14:paraId="5F806A8A" w14:textId="77777777" w:rsidTr="00F64A05">
        <w:trPr>
          <w:trHeight w:val="230"/>
        </w:trPr>
        <w:tc>
          <w:tcPr>
            <w:tcW w:w="5665" w:type="dxa"/>
          </w:tcPr>
          <w:p w14:paraId="74C94FD4" w14:textId="4BE7E6BF" w:rsidR="005138FA" w:rsidRPr="00B54064" w:rsidRDefault="005138FA" w:rsidP="005138FA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5138FA">
              <w:rPr>
                <w:rFonts w:asciiTheme="minorBidi" w:hAnsiTheme="minorBidi" w:cstheme="minorBidi"/>
                <w:color w:val="000000" w:themeColor="text1"/>
              </w:rPr>
              <w:t>Goat anti-Mouse IgG (H+L) Highly Cross-Adsorbed Secondary Antibody, Alexa Fluor™ Plus 488</w:t>
            </w:r>
          </w:p>
        </w:tc>
        <w:tc>
          <w:tcPr>
            <w:tcW w:w="3119" w:type="dxa"/>
          </w:tcPr>
          <w:p w14:paraId="33BE4C87" w14:textId="2ECA5C08" w:rsidR="005138FA" w:rsidRPr="005138FA" w:rsidRDefault="005138FA" w:rsidP="005138FA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</w:t>
            </w:r>
            <w:r w:rsidR="00F64A05" w:rsidRPr="00B54064">
              <w:rPr>
                <w:rFonts w:asciiTheme="minorBidi" w:hAnsiTheme="minorBidi" w:cstheme="minorBidi"/>
                <w:color w:val="000000" w:themeColor="text1"/>
              </w:rPr>
              <w:t xml:space="preserve"> </w:t>
            </w:r>
            <w:r w:rsidRPr="00B54064">
              <w:rPr>
                <w:rFonts w:asciiTheme="minorBidi" w:hAnsiTheme="minorBidi" w:cstheme="minorBidi"/>
                <w:color w:val="000000" w:themeColor="text1"/>
              </w:rPr>
              <w:t>#</w:t>
            </w:r>
            <w:r w:rsidRPr="005138FA">
              <w:rPr>
                <w:rFonts w:asciiTheme="minorBidi" w:hAnsiTheme="minorBidi" w:cstheme="minorBidi"/>
                <w:color w:val="000000" w:themeColor="text1"/>
              </w:rPr>
              <w:t>A32723</w:t>
            </w:r>
          </w:p>
          <w:p w14:paraId="6A0867BB" w14:textId="77777777" w:rsidR="005138FA" w:rsidRPr="00B54064" w:rsidRDefault="005138FA" w:rsidP="00CD2ED4">
            <w:pPr>
              <w:rPr>
                <w:rFonts w:asciiTheme="minorBidi" w:hAnsiTheme="minorBidi" w:cstheme="minorBidi"/>
                <w:color w:val="000000" w:themeColor="text1"/>
              </w:rPr>
            </w:pPr>
          </w:p>
        </w:tc>
      </w:tr>
      <w:tr w:rsidR="005138FA" w:rsidRPr="00B54064" w14:paraId="4DB03771" w14:textId="77777777" w:rsidTr="00F64A05">
        <w:trPr>
          <w:trHeight w:val="230"/>
        </w:trPr>
        <w:tc>
          <w:tcPr>
            <w:tcW w:w="5665" w:type="dxa"/>
          </w:tcPr>
          <w:p w14:paraId="5C8428C4" w14:textId="4E379F5F" w:rsidR="005138FA" w:rsidRPr="00B54064" w:rsidRDefault="005138FA" w:rsidP="005138FA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oat anti-Rabbit IgG (H+L) Highly Cross-Adsorbed Secondary Antibody, Alexa Fluor™ Plus 488</w:t>
            </w:r>
          </w:p>
        </w:tc>
        <w:tc>
          <w:tcPr>
            <w:tcW w:w="3119" w:type="dxa"/>
          </w:tcPr>
          <w:p w14:paraId="551CD1FA" w14:textId="4B670E3B" w:rsidR="005138FA" w:rsidRPr="00B54064" w:rsidRDefault="005138FA" w:rsidP="005138FA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</w:t>
            </w:r>
            <w:r w:rsidR="00F64A05" w:rsidRPr="00B54064">
              <w:rPr>
                <w:rFonts w:asciiTheme="minorBidi" w:hAnsiTheme="minorBidi" w:cstheme="minorBidi"/>
                <w:color w:val="000000" w:themeColor="text1"/>
              </w:rPr>
              <w:t xml:space="preserve"> </w:t>
            </w:r>
            <w:r w:rsidRPr="00B54064">
              <w:rPr>
                <w:rFonts w:asciiTheme="minorBidi" w:hAnsiTheme="minorBidi" w:cstheme="minorBidi"/>
                <w:color w:val="000000" w:themeColor="text1"/>
              </w:rPr>
              <w:t>#A32731</w:t>
            </w:r>
          </w:p>
        </w:tc>
      </w:tr>
      <w:tr w:rsidR="005138FA" w:rsidRPr="00B54064" w14:paraId="37AAF1E9" w14:textId="77777777" w:rsidTr="00F64A05">
        <w:trPr>
          <w:trHeight w:val="230"/>
        </w:trPr>
        <w:tc>
          <w:tcPr>
            <w:tcW w:w="5665" w:type="dxa"/>
          </w:tcPr>
          <w:p w14:paraId="4356074F" w14:textId="4FC0389A" w:rsidR="005138FA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oat anti-Rabbit IgG (H+L) Highly Cross-Adsorbed Secondary Antibody, Alexa Fluor™ Plus 647</w:t>
            </w:r>
          </w:p>
        </w:tc>
        <w:tc>
          <w:tcPr>
            <w:tcW w:w="3119" w:type="dxa"/>
          </w:tcPr>
          <w:p w14:paraId="566339BD" w14:textId="67224738" w:rsidR="005138FA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 #A32733</w:t>
            </w:r>
          </w:p>
        </w:tc>
      </w:tr>
      <w:tr w:rsidR="005138FA" w:rsidRPr="00B54064" w14:paraId="1B783F82" w14:textId="77777777" w:rsidTr="00F64A05">
        <w:trPr>
          <w:trHeight w:val="230"/>
        </w:trPr>
        <w:tc>
          <w:tcPr>
            <w:tcW w:w="5665" w:type="dxa"/>
          </w:tcPr>
          <w:p w14:paraId="340F40DA" w14:textId="5756547C" w:rsidR="005138FA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oat anti-Mouse IgG (H+L) Highly Cross-Adsorbed Secondary Antibody, Alexa Fluor™ Plus 647</w:t>
            </w:r>
          </w:p>
        </w:tc>
        <w:tc>
          <w:tcPr>
            <w:tcW w:w="3119" w:type="dxa"/>
          </w:tcPr>
          <w:p w14:paraId="4837B06E" w14:textId="5C148D92" w:rsidR="005138FA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 #A32728</w:t>
            </w:r>
          </w:p>
        </w:tc>
      </w:tr>
      <w:tr w:rsidR="00F64A05" w:rsidRPr="00B54064" w14:paraId="35FFA8C7" w14:textId="77777777" w:rsidTr="00F64A05">
        <w:trPr>
          <w:trHeight w:val="230"/>
        </w:trPr>
        <w:tc>
          <w:tcPr>
            <w:tcW w:w="5665" w:type="dxa"/>
          </w:tcPr>
          <w:p w14:paraId="4E8F764D" w14:textId="387F34B8" w:rsidR="00F64A05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oat anti-Rabbit IgG (H+L) Highly Cross-Adsorbed Secondary Antibody, Alexa Fluor™ Plus 555</w:t>
            </w:r>
          </w:p>
        </w:tc>
        <w:tc>
          <w:tcPr>
            <w:tcW w:w="3119" w:type="dxa"/>
          </w:tcPr>
          <w:p w14:paraId="70BA4BED" w14:textId="5C2EE8C3" w:rsidR="00F64A05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 #A32732</w:t>
            </w:r>
          </w:p>
        </w:tc>
      </w:tr>
      <w:tr w:rsidR="00F64A05" w:rsidRPr="00B54064" w14:paraId="3F14D791" w14:textId="77777777" w:rsidTr="00F64A05">
        <w:trPr>
          <w:trHeight w:val="230"/>
        </w:trPr>
        <w:tc>
          <w:tcPr>
            <w:tcW w:w="5665" w:type="dxa"/>
          </w:tcPr>
          <w:p w14:paraId="27C5AB77" w14:textId="552263FB" w:rsidR="00F64A05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oat anti-Rat IgG (H+L) Cross-Adsorbed Secondary Antibody, Alexa Fluor™ 488</w:t>
            </w:r>
          </w:p>
        </w:tc>
        <w:tc>
          <w:tcPr>
            <w:tcW w:w="3119" w:type="dxa"/>
          </w:tcPr>
          <w:p w14:paraId="654FBD0F" w14:textId="757D1F83" w:rsidR="00F64A05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 #A-11006</w:t>
            </w:r>
          </w:p>
        </w:tc>
      </w:tr>
      <w:tr w:rsidR="00F64A05" w:rsidRPr="00B54064" w14:paraId="469E41C0" w14:textId="77777777" w:rsidTr="00F64A05">
        <w:trPr>
          <w:trHeight w:val="230"/>
        </w:trPr>
        <w:tc>
          <w:tcPr>
            <w:tcW w:w="5665" w:type="dxa"/>
          </w:tcPr>
          <w:p w14:paraId="4FC5BD24" w14:textId="66F64118" w:rsidR="00F64A05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Goat anti-Rat IgG (H+L) Highly Cross-Adsorbed Secondary Antibody, Alexa Fluor™ Plus 647</w:t>
            </w:r>
          </w:p>
        </w:tc>
        <w:tc>
          <w:tcPr>
            <w:tcW w:w="3119" w:type="dxa"/>
          </w:tcPr>
          <w:p w14:paraId="6FF5DFF9" w14:textId="0E307ECC" w:rsidR="00F64A05" w:rsidRPr="00B54064" w:rsidRDefault="00F64A05" w:rsidP="00F64A05">
            <w:pPr>
              <w:rPr>
                <w:rFonts w:asciiTheme="minorBidi" w:hAnsiTheme="minorBidi" w:cstheme="minorBidi"/>
                <w:color w:val="000000" w:themeColor="text1"/>
              </w:rPr>
            </w:pPr>
            <w:r w:rsidRPr="00B54064">
              <w:rPr>
                <w:rFonts w:asciiTheme="minorBidi" w:hAnsiTheme="minorBidi" w:cstheme="minorBidi"/>
                <w:color w:val="000000" w:themeColor="text1"/>
              </w:rPr>
              <w:t>Invitrogen/ #A48265</w:t>
            </w:r>
          </w:p>
        </w:tc>
      </w:tr>
    </w:tbl>
    <w:p w14:paraId="376EDFED" w14:textId="77777777" w:rsidR="00772F8D" w:rsidRPr="007E40EC" w:rsidRDefault="00772F8D" w:rsidP="00772F8D">
      <w:pPr>
        <w:rPr>
          <w:rFonts w:ascii="Arial" w:hAnsi="Arial" w:cs="Arial"/>
          <w:color w:val="000000" w:themeColor="text1"/>
        </w:rPr>
      </w:pPr>
    </w:p>
    <w:p w14:paraId="553003C0" w14:textId="77777777" w:rsidR="00AA2E4F" w:rsidRDefault="00AA2E4F" w:rsidP="00DA317E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</w:p>
    <w:p w14:paraId="17E652E7" w14:textId="77777777" w:rsidR="00F64A05" w:rsidRDefault="00F64A05" w:rsidP="00DA317E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</w:p>
    <w:p w14:paraId="7D092AFD" w14:textId="77777777" w:rsidR="00F64A05" w:rsidRPr="000C7962" w:rsidRDefault="00F64A05" w:rsidP="00DA317E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</w:p>
    <w:p w14:paraId="7E5E4354" w14:textId="1C878008" w:rsidR="002269E4" w:rsidRPr="000C7962" w:rsidRDefault="006B14A6" w:rsidP="000C7962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  <w:r w:rsidRPr="007E40EC">
        <w:rPr>
          <w:rFonts w:ascii="Arial" w:hAnsi="Arial" w:cs="Arial"/>
          <w:b/>
          <w:bCs/>
          <w:u w:val="single"/>
          <w:lang w:bidi="he-IL"/>
        </w:rPr>
        <w:lastRenderedPageBreak/>
        <w:t>Supplement file 2</w:t>
      </w:r>
      <w:r w:rsidR="000C7962">
        <w:rPr>
          <w:rFonts w:ascii="Arial" w:hAnsi="Arial" w:cs="Arial"/>
          <w:b/>
          <w:bCs/>
          <w:u w:val="single"/>
          <w:lang w:bidi="he-IL"/>
        </w:rPr>
        <w:t>b</w:t>
      </w:r>
      <w:r w:rsidR="007E40EC">
        <w:rPr>
          <w:rFonts w:ascii="Arial" w:hAnsi="Arial" w:cs="Arial"/>
          <w:b/>
          <w:bCs/>
          <w:u w:val="single"/>
          <w:lang w:bidi="he-IL"/>
        </w:rPr>
        <w:t>:</w:t>
      </w:r>
    </w:p>
    <w:tbl>
      <w:tblPr>
        <w:tblStyle w:val="TableGrid"/>
        <w:tblW w:w="10431" w:type="dxa"/>
        <w:tblInd w:w="-5" w:type="dxa"/>
        <w:tblLook w:val="04A0" w:firstRow="1" w:lastRow="0" w:firstColumn="1" w:lastColumn="0" w:noHBand="0" w:noVBand="1"/>
      </w:tblPr>
      <w:tblGrid>
        <w:gridCol w:w="6931"/>
        <w:gridCol w:w="1020"/>
        <w:gridCol w:w="2480"/>
      </w:tblGrid>
      <w:tr w:rsidR="007B13BC" w:rsidRPr="000C7962" w14:paraId="0A38C48E" w14:textId="77777777" w:rsidTr="000C7962">
        <w:trPr>
          <w:trHeight w:val="320"/>
        </w:trPr>
        <w:tc>
          <w:tcPr>
            <w:tcW w:w="6931" w:type="dxa"/>
            <w:noWrap/>
            <w:hideMark/>
          </w:tcPr>
          <w:p w14:paraId="748FCF7E" w14:textId="77777777" w:rsidR="007B13BC" w:rsidRPr="000C7962" w:rsidRDefault="007B13B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Scrambled sgRNA CRISPR/Cas9 All-in-One Lentivector</w:t>
            </w:r>
          </w:p>
        </w:tc>
        <w:tc>
          <w:tcPr>
            <w:tcW w:w="1020" w:type="dxa"/>
            <w:noWrap/>
            <w:hideMark/>
          </w:tcPr>
          <w:p w14:paraId="4C1812A7" w14:textId="77777777" w:rsidR="007B13BC" w:rsidRPr="000C7962" w:rsidRDefault="007B13B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52907080" w14:textId="77777777" w:rsidR="007B13BC" w:rsidRPr="000C7962" w:rsidRDefault="007B13B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10</w:t>
            </w:r>
          </w:p>
        </w:tc>
      </w:tr>
      <w:tr w:rsidR="007E40EC" w:rsidRPr="000C7962" w14:paraId="0D29FA72" w14:textId="77777777" w:rsidTr="000C7962">
        <w:trPr>
          <w:trHeight w:val="340"/>
        </w:trPr>
        <w:tc>
          <w:tcPr>
            <w:tcW w:w="6931" w:type="dxa"/>
            <w:noWrap/>
            <w:hideMark/>
          </w:tcPr>
          <w:p w14:paraId="7C932826" w14:textId="77777777" w:rsidR="00707D06" w:rsidRPr="000C7962" w:rsidRDefault="00707D06">
            <w:pPr>
              <w:rPr>
                <w:rFonts w:asciiTheme="minorBidi" w:hAnsiTheme="minorBidi" w:cstheme="minorBidi"/>
                <w:color w:val="000000"/>
              </w:rPr>
            </w:pPr>
          </w:p>
          <w:p w14:paraId="51071DBE" w14:textId="128111C3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DNAJB12 sgRNA CRISPR/Cas9 All-in-One Lentivector set (Human#1)</w:t>
            </w:r>
          </w:p>
        </w:tc>
        <w:tc>
          <w:tcPr>
            <w:tcW w:w="1020" w:type="dxa"/>
            <w:noWrap/>
            <w:hideMark/>
          </w:tcPr>
          <w:p w14:paraId="190CE2AF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1E611331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614305</w:t>
            </w:r>
          </w:p>
        </w:tc>
      </w:tr>
      <w:tr w:rsidR="007E40EC" w:rsidRPr="000C7962" w14:paraId="26E95EE3" w14:textId="77777777" w:rsidTr="000C7962">
        <w:trPr>
          <w:trHeight w:val="340"/>
        </w:trPr>
        <w:tc>
          <w:tcPr>
            <w:tcW w:w="6931" w:type="dxa"/>
            <w:noWrap/>
          </w:tcPr>
          <w:p w14:paraId="1E79B15F" w14:textId="6D709D06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1020" w:type="dxa"/>
            <w:noWrap/>
          </w:tcPr>
          <w:p w14:paraId="3D9647B4" w14:textId="396B88EC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2480" w:type="dxa"/>
            <w:noWrap/>
          </w:tcPr>
          <w:p w14:paraId="49499517" w14:textId="4B81461C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</w:tr>
      <w:tr w:rsidR="007E40EC" w:rsidRPr="000C7962" w14:paraId="4D14E30A" w14:textId="77777777" w:rsidTr="000C7962">
        <w:trPr>
          <w:trHeight w:val="340"/>
        </w:trPr>
        <w:tc>
          <w:tcPr>
            <w:tcW w:w="6931" w:type="dxa"/>
            <w:noWrap/>
            <w:hideMark/>
          </w:tcPr>
          <w:p w14:paraId="61E9E189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DNAJB12 sgRNA CRISPR/Cas9 All-in-One Lentivector set (Human#2)</w:t>
            </w:r>
          </w:p>
        </w:tc>
        <w:tc>
          <w:tcPr>
            <w:tcW w:w="1020" w:type="dxa"/>
            <w:noWrap/>
            <w:hideMark/>
          </w:tcPr>
          <w:p w14:paraId="647E3203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585196D9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614305</w:t>
            </w:r>
          </w:p>
        </w:tc>
      </w:tr>
      <w:tr w:rsidR="007E40EC" w:rsidRPr="000C7962" w14:paraId="320D2D7C" w14:textId="77777777" w:rsidTr="000C7962">
        <w:trPr>
          <w:trHeight w:val="340"/>
        </w:trPr>
        <w:tc>
          <w:tcPr>
            <w:tcW w:w="6931" w:type="dxa"/>
            <w:noWrap/>
          </w:tcPr>
          <w:p w14:paraId="3556D92A" w14:textId="70118A93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1020" w:type="dxa"/>
            <w:noWrap/>
          </w:tcPr>
          <w:p w14:paraId="5FD5F4A0" w14:textId="31644E03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2480" w:type="dxa"/>
            <w:noWrap/>
          </w:tcPr>
          <w:p w14:paraId="2E168C32" w14:textId="1444E079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</w:tr>
      <w:tr w:rsidR="007E40EC" w:rsidRPr="000C7962" w14:paraId="24FEF96A" w14:textId="77777777" w:rsidTr="000C7962">
        <w:trPr>
          <w:trHeight w:val="340"/>
        </w:trPr>
        <w:tc>
          <w:tcPr>
            <w:tcW w:w="6931" w:type="dxa"/>
            <w:noWrap/>
            <w:hideMark/>
          </w:tcPr>
          <w:p w14:paraId="3E96C749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DNAJB12 sgRNA CRISPR/Cas9 All-in-One Lentivector set (Human#3)</w:t>
            </w:r>
          </w:p>
        </w:tc>
        <w:tc>
          <w:tcPr>
            <w:tcW w:w="1020" w:type="dxa"/>
            <w:noWrap/>
            <w:hideMark/>
          </w:tcPr>
          <w:p w14:paraId="3968222C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6AF3C5FA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614305</w:t>
            </w:r>
          </w:p>
        </w:tc>
      </w:tr>
      <w:tr w:rsidR="007E40EC" w:rsidRPr="000C7962" w14:paraId="780038A4" w14:textId="77777777" w:rsidTr="000C7962">
        <w:trPr>
          <w:trHeight w:val="340"/>
        </w:trPr>
        <w:tc>
          <w:tcPr>
            <w:tcW w:w="6931" w:type="dxa"/>
            <w:noWrap/>
          </w:tcPr>
          <w:p w14:paraId="64B31911" w14:textId="101A684C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1020" w:type="dxa"/>
            <w:noWrap/>
          </w:tcPr>
          <w:p w14:paraId="45D59EE8" w14:textId="0F24C15B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2480" w:type="dxa"/>
            <w:noWrap/>
          </w:tcPr>
          <w:p w14:paraId="2F3DFC2E" w14:textId="6BFE2029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</w:tr>
      <w:tr w:rsidR="007E40EC" w:rsidRPr="000C7962" w14:paraId="44CD3F83" w14:textId="77777777" w:rsidTr="000C7962">
        <w:trPr>
          <w:trHeight w:val="340"/>
        </w:trPr>
        <w:tc>
          <w:tcPr>
            <w:tcW w:w="6931" w:type="dxa"/>
            <w:noWrap/>
            <w:hideMark/>
          </w:tcPr>
          <w:p w14:paraId="3B89D3CE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DNAJB14 sgRNA CRISPR/Cas9 All-in-One Lentivector set (Human#1)</w:t>
            </w:r>
          </w:p>
        </w:tc>
        <w:tc>
          <w:tcPr>
            <w:tcW w:w="1020" w:type="dxa"/>
            <w:noWrap/>
            <w:hideMark/>
          </w:tcPr>
          <w:p w14:paraId="318F52CA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6267D7C3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614505</w:t>
            </w:r>
          </w:p>
        </w:tc>
      </w:tr>
      <w:tr w:rsidR="007E40EC" w:rsidRPr="000C7962" w14:paraId="5F7FD592" w14:textId="77777777" w:rsidTr="000C7962">
        <w:trPr>
          <w:trHeight w:val="340"/>
        </w:trPr>
        <w:tc>
          <w:tcPr>
            <w:tcW w:w="6931" w:type="dxa"/>
            <w:noWrap/>
          </w:tcPr>
          <w:p w14:paraId="110A5F1B" w14:textId="082886DD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1020" w:type="dxa"/>
            <w:noWrap/>
          </w:tcPr>
          <w:p w14:paraId="55EF5278" w14:textId="44DA5CD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2480" w:type="dxa"/>
            <w:noWrap/>
          </w:tcPr>
          <w:p w14:paraId="593BA041" w14:textId="601FF3D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</w:tr>
      <w:tr w:rsidR="007E40EC" w:rsidRPr="000C7962" w14:paraId="6B7AF2BC" w14:textId="77777777" w:rsidTr="000C7962">
        <w:trPr>
          <w:trHeight w:val="340"/>
        </w:trPr>
        <w:tc>
          <w:tcPr>
            <w:tcW w:w="6931" w:type="dxa"/>
            <w:noWrap/>
            <w:hideMark/>
          </w:tcPr>
          <w:p w14:paraId="46313AD3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DNAJB14 sgRNA CRISPR/Cas9 All-in-One Lentivector set (Human#2)</w:t>
            </w:r>
          </w:p>
        </w:tc>
        <w:tc>
          <w:tcPr>
            <w:tcW w:w="1020" w:type="dxa"/>
            <w:noWrap/>
            <w:hideMark/>
          </w:tcPr>
          <w:p w14:paraId="69AA82FF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4D706261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614505</w:t>
            </w:r>
          </w:p>
        </w:tc>
      </w:tr>
      <w:tr w:rsidR="007E40EC" w:rsidRPr="000C7962" w14:paraId="555BDF1B" w14:textId="77777777" w:rsidTr="000C7962">
        <w:trPr>
          <w:trHeight w:val="340"/>
        </w:trPr>
        <w:tc>
          <w:tcPr>
            <w:tcW w:w="6931" w:type="dxa"/>
            <w:noWrap/>
          </w:tcPr>
          <w:p w14:paraId="66BF0BC8" w14:textId="504C0975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1020" w:type="dxa"/>
            <w:noWrap/>
          </w:tcPr>
          <w:p w14:paraId="4A33F0AA" w14:textId="16E452E0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  <w:tc>
          <w:tcPr>
            <w:tcW w:w="2480" w:type="dxa"/>
            <w:noWrap/>
          </w:tcPr>
          <w:p w14:paraId="45A49102" w14:textId="15CA8F33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</w:p>
        </w:tc>
      </w:tr>
      <w:tr w:rsidR="007E40EC" w:rsidRPr="000C7962" w14:paraId="11CCEDE8" w14:textId="77777777" w:rsidTr="000C7962">
        <w:trPr>
          <w:trHeight w:val="340"/>
        </w:trPr>
        <w:tc>
          <w:tcPr>
            <w:tcW w:w="6931" w:type="dxa"/>
            <w:noWrap/>
            <w:hideMark/>
          </w:tcPr>
          <w:p w14:paraId="408ADF6F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DNAJB14 sgRNA CRISPR/Cas9 All-in-One Lentivector set (Human#3)</w:t>
            </w:r>
          </w:p>
        </w:tc>
        <w:tc>
          <w:tcPr>
            <w:tcW w:w="1020" w:type="dxa"/>
            <w:noWrap/>
            <w:hideMark/>
          </w:tcPr>
          <w:p w14:paraId="2AAA69E3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mpR</w:t>
            </w:r>
          </w:p>
        </w:tc>
        <w:tc>
          <w:tcPr>
            <w:tcW w:w="2480" w:type="dxa"/>
            <w:noWrap/>
            <w:hideMark/>
          </w:tcPr>
          <w:p w14:paraId="66ACE4A8" w14:textId="77777777" w:rsidR="007E40EC" w:rsidRPr="000C7962" w:rsidRDefault="007E40EC">
            <w:pPr>
              <w:rPr>
                <w:rFonts w:asciiTheme="minorBidi" w:hAnsiTheme="minorBidi" w:cstheme="minorBidi"/>
                <w:color w:val="000000"/>
              </w:rPr>
            </w:pPr>
            <w:r w:rsidRPr="000C7962">
              <w:rPr>
                <w:rFonts w:asciiTheme="minorBidi" w:hAnsiTheme="minorBidi" w:cstheme="minorBidi"/>
                <w:color w:val="000000"/>
              </w:rPr>
              <w:t>ABM:K0614505</w:t>
            </w:r>
          </w:p>
        </w:tc>
      </w:tr>
    </w:tbl>
    <w:p w14:paraId="20025F60" w14:textId="77777777" w:rsidR="00F968B3" w:rsidRDefault="00F968B3" w:rsidP="000C7962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</w:p>
    <w:p w14:paraId="2D2D4373" w14:textId="70A25E23" w:rsidR="000C7962" w:rsidRPr="000C7962" w:rsidRDefault="000C7962" w:rsidP="000C7962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  <w:r w:rsidRPr="000C7962">
        <w:rPr>
          <w:rFonts w:ascii="Arial" w:hAnsi="Arial" w:cs="Arial"/>
          <w:b/>
          <w:bCs/>
          <w:u w:val="single"/>
          <w:lang w:bidi="he-IL"/>
        </w:rPr>
        <w:t>Supplement File 2c:</w:t>
      </w:r>
    </w:p>
    <w:p w14:paraId="3C815E61" w14:textId="77777777" w:rsidR="000C7962" w:rsidRPr="00924FC5" w:rsidRDefault="000C7962" w:rsidP="000C7962">
      <w:pPr>
        <w:spacing w:line="360" w:lineRule="auto"/>
        <w:ind w:firstLine="720"/>
        <w:rPr>
          <w:rFonts w:ascii="Arial" w:hAnsi="Arial" w:cs="Arial"/>
          <w:lang w:bidi="he-IL"/>
        </w:rPr>
      </w:pPr>
      <w:r>
        <w:rPr>
          <w:rFonts w:ascii="Arial" w:hAnsi="Arial" w:cs="Arial"/>
          <w:lang w:bidi="he-IL"/>
        </w:rPr>
        <w:t xml:space="preserve">SGTA-CRISPRi Oligos from Gilbert, L.A., et al., 2014 </w:t>
      </w:r>
      <w:r>
        <w:rPr>
          <w:rFonts w:ascii="Arial" w:hAnsi="Arial" w:cs="Arial"/>
          <w:lang w:bidi="he-IL"/>
        </w:rPr>
        <w:fldChar w:fldCharType="begin">
          <w:fldData xml:space="preserve">PEVuZE5vdGU+PENpdGU+PEF1dGhvcj5HaWxiZXJ0PC9BdXRob3I+PFllYXI+MjAxNDwvWWVhcj48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</w:fldData>
        </w:fldChar>
      </w:r>
      <w:r>
        <w:rPr>
          <w:rFonts w:ascii="Arial" w:hAnsi="Arial" w:cs="Arial"/>
          <w:lang w:bidi="he-IL"/>
        </w:rPr>
        <w:instrText xml:space="preserve"> ADDIN EN.CITE </w:instrText>
      </w:r>
      <w:r>
        <w:rPr>
          <w:rFonts w:ascii="Arial" w:hAnsi="Arial" w:cs="Arial"/>
          <w:lang w:bidi="he-IL"/>
        </w:rPr>
        <w:fldChar w:fldCharType="begin">
          <w:fldData xml:space="preserve">PEVuZE5vdGU+PENpdGU+PEF1dGhvcj5HaWxiZXJ0PC9BdXRob3I+PFllYXI+MjAxNDwvWWVhcj48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</w:fldData>
        </w:fldChar>
      </w:r>
      <w:r>
        <w:rPr>
          <w:rFonts w:ascii="Arial" w:hAnsi="Arial" w:cs="Arial"/>
          <w:lang w:bidi="he-IL"/>
        </w:rPr>
        <w:instrText xml:space="preserve"> ADDIN EN.CITE.DATA </w:instrText>
      </w:r>
      <w:r>
        <w:rPr>
          <w:rFonts w:ascii="Arial" w:hAnsi="Arial" w:cs="Arial"/>
          <w:lang w:bidi="he-IL"/>
        </w:rPr>
      </w:r>
      <w:r>
        <w:rPr>
          <w:rFonts w:ascii="Arial" w:hAnsi="Arial" w:cs="Arial"/>
          <w:lang w:bidi="he-IL"/>
        </w:rPr>
        <w:fldChar w:fldCharType="end"/>
      </w:r>
      <w:r>
        <w:rPr>
          <w:rFonts w:ascii="Arial" w:hAnsi="Arial" w:cs="Arial"/>
          <w:lang w:bidi="he-IL"/>
        </w:rPr>
      </w:r>
      <w:r>
        <w:rPr>
          <w:rFonts w:ascii="Arial" w:hAnsi="Arial" w:cs="Arial"/>
          <w:lang w:bidi="he-IL"/>
        </w:rPr>
        <w:fldChar w:fldCharType="separate"/>
      </w:r>
      <w:r>
        <w:rPr>
          <w:rFonts w:ascii="Arial" w:hAnsi="Arial" w:cs="Arial"/>
          <w:noProof/>
          <w:lang w:bidi="he-IL"/>
        </w:rPr>
        <w:t>[1]</w:t>
      </w:r>
      <w:r>
        <w:rPr>
          <w:rFonts w:ascii="Arial" w:hAnsi="Arial" w:cs="Arial"/>
          <w:lang w:bidi="he-IL"/>
        </w:rPr>
        <w:fldChar w:fldCharType="end"/>
      </w:r>
    </w:p>
    <w:tbl>
      <w:tblPr>
        <w:tblStyle w:val="TableGridLight"/>
        <w:tblW w:w="5200" w:type="dxa"/>
        <w:tblLook w:val="04A0" w:firstRow="1" w:lastRow="0" w:firstColumn="1" w:lastColumn="0" w:noHBand="0" w:noVBand="1"/>
      </w:tblPr>
      <w:tblGrid>
        <w:gridCol w:w="5151"/>
        <w:gridCol w:w="222"/>
      </w:tblGrid>
      <w:tr w:rsidR="000C7962" w14:paraId="2C42E3B4" w14:textId="77777777" w:rsidTr="006A49D1">
        <w:trPr>
          <w:trHeight w:val="320"/>
        </w:trPr>
        <w:tc>
          <w:tcPr>
            <w:tcW w:w="5200" w:type="dxa"/>
            <w:gridSpan w:val="2"/>
            <w:noWrap/>
            <w:hideMark/>
          </w:tcPr>
          <w:p w14:paraId="4A0E93A4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1,all,GACCGATCCCCGACCCACCGA</w:t>
            </w:r>
          </w:p>
        </w:tc>
      </w:tr>
      <w:tr w:rsidR="000C7962" w14:paraId="6011B594" w14:textId="77777777" w:rsidTr="006A49D1">
        <w:trPr>
          <w:trHeight w:val="320"/>
        </w:trPr>
        <w:tc>
          <w:tcPr>
            <w:tcW w:w="5200" w:type="dxa"/>
            <w:gridSpan w:val="2"/>
            <w:noWrap/>
            <w:hideMark/>
          </w:tcPr>
          <w:p w14:paraId="1D26442A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10,all,GGTCTGCGGCTCGGGGCCCA</w:t>
            </w:r>
          </w:p>
        </w:tc>
      </w:tr>
      <w:tr w:rsidR="000C7962" w14:paraId="287080FB" w14:textId="77777777" w:rsidTr="006A49D1">
        <w:trPr>
          <w:trHeight w:val="320"/>
        </w:trPr>
        <w:tc>
          <w:tcPr>
            <w:tcW w:w="5151" w:type="dxa"/>
            <w:noWrap/>
            <w:hideMark/>
          </w:tcPr>
          <w:p w14:paraId="226FE30E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2,all,GTCTGGGGTCTGCGGCTCG</w:t>
            </w:r>
          </w:p>
        </w:tc>
        <w:tc>
          <w:tcPr>
            <w:tcW w:w="49" w:type="dxa"/>
            <w:noWrap/>
            <w:hideMark/>
          </w:tcPr>
          <w:p w14:paraId="39666654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0C7962" w14:paraId="43F66B7F" w14:textId="77777777" w:rsidTr="006A49D1">
        <w:trPr>
          <w:trHeight w:val="320"/>
        </w:trPr>
        <w:tc>
          <w:tcPr>
            <w:tcW w:w="5200" w:type="dxa"/>
            <w:gridSpan w:val="2"/>
            <w:noWrap/>
            <w:hideMark/>
          </w:tcPr>
          <w:p w14:paraId="7F10D633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3,all,GAAGGAAGTGACGCAACGTAG</w:t>
            </w:r>
          </w:p>
        </w:tc>
      </w:tr>
      <w:tr w:rsidR="000C7962" w14:paraId="4D20E8FA" w14:textId="77777777" w:rsidTr="006A49D1">
        <w:trPr>
          <w:trHeight w:val="320"/>
        </w:trPr>
        <w:tc>
          <w:tcPr>
            <w:tcW w:w="5151" w:type="dxa"/>
            <w:noWrap/>
            <w:hideMark/>
          </w:tcPr>
          <w:p w14:paraId="5F86C279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4,all,GGCGCCTTTCTTTTGCGC</w:t>
            </w:r>
          </w:p>
        </w:tc>
        <w:tc>
          <w:tcPr>
            <w:tcW w:w="49" w:type="dxa"/>
            <w:noWrap/>
            <w:hideMark/>
          </w:tcPr>
          <w:p w14:paraId="4FDF85E8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0C7962" w14:paraId="65CD442D" w14:textId="77777777" w:rsidTr="006A49D1">
        <w:trPr>
          <w:trHeight w:val="320"/>
        </w:trPr>
        <w:tc>
          <w:tcPr>
            <w:tcW w:w="5200" w:type="dxa"/>
            <w:gridSpan w:val="2"/>
            <w:noWrap/>
            <w:hideMark/>
          </w:tcPr>
          <w:p w14:paraId="0296948B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5,all,GCCAGGGTCACCGCGACCCGC</w:t>
            </w:r>
          </w:p>
        </w:tc>
      </w:tr>
      <w:tr w:rsidR="000C7962" w14:paraId="2D3722AD" w14:textId="77777777" w:rsidTr="006A49D1">
        <w:trPr>
          <w:trHeight w:val="320"/>
        </w:trPr>
        <w:tc>
          <w:tcPr>
            <w:tcW w:w="5151" w:type="dxa"/>
            <w:noWrap/>
            <w:hideMark/>
          </w:tcPr>
          <w:p w14:paraId="0EBD6E96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6,all,GCCTACTCACAGGACCCCGC</w:t>
            </w:r>
          </w:p>
        </w:tc>
        <w:tc>
          <w:tcPr>
            <w:tcW w:w="49" w:type="dxa"/>
            <w:noWrap/>
            <w:hideMark/>
          </w:tcPr>
          <w:p w14:paraId="14481AC1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0C7962" w14:paraId="416AF9C8" w14:textId="77777777" w:rsidTr="006A49D1">
        <w:trPr>
          <w:trHeight w:val="320"/>
        </w:trPr>
        <w:tc>
          <w:tcPr>
            <w:tcW w:w="5151" w:type="dxa"/>
            <w:noWrap/>
            <w:hideMark/>
          </w:tcPr>
          <w:p w14:paraId="373A020B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7,all,GCGCAAGCGCAACCGTCGG</w:t>
            </w:r>
          </w:p>
        </w:tc>
        <w:tc>
          <w:tcPr>
            <w:tcW w:w="49" w:type="dxa"/>
            <w:noWrap/>
            <w:hideMark/>
          </w:tcPr>
          <w:p w14:paraId="476D2681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0C7962" w14:paraId="6A6C9335" w14:textId="77777777" w:rsidTr="006A49D1">
        <w:trPr>
          <w:trHeight w:val="320"/>
        </w:trPr>
        <w:tc>
          <w:tcPr>
            <w:tcW w:w="5151" w:type="dxa"/>
            <w:noWrap/>
            <w:hideMark/>
          </w:tcPr>
          <w:p w14:paraId="3FFD3C1B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8,all,GCACAGGCGCGTTAATGA</w:t>
            </w:r>
          </w:p>
        </w:tc>
        <w:tc>
          <w:tcPr>
            <w:tcW w:w="49" w:type="dxa"/>
            <w:noWrap/>
            <w:hideMark/>
          </w:tcPr>
          <w:p w14:paraId="70F7B877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0C7962" w14:paraId="6DC2C62A" w14:textId="77777777" w:rsidTr="006A49D1">
        <w:trPr>
          <w:trHeight w:val="320"/>
        </w:trPr>
        <w:tc>
          <w:tcPr>
            <w:tcW w:w="5200" w:type="dxa"/>
            <w:gridSpan w:val="2"/>
            <w:noWrap/>
            <w:hideMark/>
          </w:tcPr>
          <w:p w14:paraId="62583A55" w14:textId="77777777" w:rsidR="000C7962" w:rsidRDefault="000C7962" w:rsidP="006A49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GTA-9,all,GTAAGAGTTTGGGGATCGTG</w:t>
            </w:r>
          </w:p>
        </w:tc>
      </w:tr>
    </w:tbl>
    <w:p w14:paraId="4E9C46C0" w14:textId="77777777" w:rsidR="000C7962" w:rsidRDefault="000C7962" w:rsidP="00A27D46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</w:p>
    <w:p w14:paraId="204F95C7" w14:textId="00F90715" w:rsidR="000C4307" w:rsidRPr="00F968B3" w:rsidRDefault="00A27D46" w:rsidP="00F968B3">
      <w:pPr>
        <w:spacing w:line="360" w:lineRule="auto"/>
        <w:rPr>
          <w:rFonts w:ascii="Arial" w:hAnsi="Arial" w:cs="Arial"/>
          <w:b/>
          <w:bCs/>
          <w:u w:val="single"/>
          <w:lang w:bidi="he-IL"/>
        </w:rPr>
      </w:pPr>
      <w:r w:rsidRPr="007E40EC">
        <w:rPr>
          <w:rFonts w:ascii="Arial" w:hAnsi="Arial" w:cs="Arial"/>
          <w:b/>
          <w:bCs/>
          <w:u w:val="single"/>
          <w:lang w:bidi="he-IL"/>
        </w:rPr>
        <w:t xml:space="preserve">Supplement file </w:t>
      </w:r>
      <w:r w:rsidR="000C7962">
        <w:rPr>
          <w:rFonts w:ascii="Arial" w:hAnsi="Arial" w:cs="Arial"/>
          <w:b/>
          <w:bCs/>
          <w:u w:val="single"/>
          <w:lang w:bidi="he-IL"/>
        </w:rPr>
        <w:t>2d</w:t>
      </w:r>
      <w:r>
        <w:rPr>
          <w:rFonts w:ascii="Arial" w:hAnsi="Arial" w:cs="Arial"/>
          <w:b/>
          <w:bCs/>
          <w:u w:val="single"/>
          <w:lang w:bidi="he-IL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5"/>
        <w:gridCol w:w="7115"/>
      </w:tblGrid>
      <w:tr w:rsidR="00450E95" w14:paraId="587AFF50" w14:textId="77777777" w:rsidTr="00277A9E">
        <w:tc>
          <w:tcPr>
            <w:tcW w:w="1696" w:type="dxa"/>
          </w:tcPr>
          <w:p w14:paraId="06C3A7D6" w14:textId="77777777" w:rsidR="00450E95" w:rsidRDefault="00450E95" w:rsidP="00DA317E">
            <w:pPr>
              <w:spacing w:line="360" w:lineRule="auto"/>
              <w:jc w:val="both"/>
              <w:textAlignment w:val="baseline"/>
              <w:rPr>
                <w:rFonts w:ascii="Arial" w:hAnsi="Arial" w:cs="Arial"/>
                <w:color w:val="201F1E"/>
              </w:rPr>
            </w:pPr>
            <w:r>
              <w:rPr>
                <w:rFonts w:ascii="Arial" w:hAnsi="Arial" w:cs="Arial"/>
                <w:color w:val="201F1E"/>
              </w:rPr>
              <w:t>Oligo</w:t>
            </w:r>
          </w:p>
        </w:tc>
        <w:tc>
          <w:tcPr>
            <w:tcW w:w="7654" w:type="dxa"/>
          </w:tcPr>
          <w:p w14:paraId="55838ABF" w14:textId="30F67F90" w:rsidR="00450E95" w:rsidRDefault="00450E95" w:rsidP="00DA317E">
            <w:pPr>
              <w:spacing w:line="360" w:lineRule="auto"/>
              <w:jc w:val="both"/>
              <w:textAlignment w:val="baseline"/>
              <w:rPr>
                <w:rFonts w:ascii="Arial" w:hAnsi="Arial" w:cs="Arial"/>
                <w:color w:val="201F1E"/>
              </w:rPr>
            </w:pPr>
            <w:r>
              <w:rPr>
                <w:rFonts w:ascii="Arial" w:hAnsi="Arial" w:cs="Arial"/>
                <w:color w:val="201F1E"/>
              </w:rPr>
              <w:t xml:space="preserve">                        </w:t>
            </w:r>
            <w:r w:rsidR="00277A9E">
              <w:rPr>
                <w:rFonts w:ascii="Arial" w:hAnsi="Arial" w:cs="Arial"/>
                <w:color w:val="201F1E"/>
              </w:rPr>
              <w:t>S</w:t>
            </w:r>
            <w:r>
              <w:rPr>
                <w:rFonts w:ascii="Arial" w:hAnsi="Arial" w:cs="Arial"/>
                <w:color w:val="201F1E"/>
              </w:rPr>
              <w:t>equence</w:t>
            </w:r>
          </w:p>
        </w:tc>
      </w:tr>
      <w:tr w:rsidR="00450E95" w14:paraId="7A4EC746" w14:textId="77777777" w:rsidTr="00450E95">
        <w:tc>
          <w:tcPr>
            <w:tcW w:w="9350" w:type="dxa"/>
            <w:gridSpan w:val="2"/>
          </w:tcPr>
          <w:tbl>
            <w:tblPr>
              <w:tblW w:w="16260" w:type="dxa"/>
              <w:tblLook w:val="04A0" w:firstRow="1" w:lastRow="0" w:firstColumn="1" w:lastColumn="0" w:noHBand="0" w:noVBand="1"/>
            </w:tblPr>
            <w:tblGrid>
              <w:gridCol w:w="2087"/>
              <w:gridCol w:w="7047"/>
            </w:tblGrid>
            <w:tr w:rsidR="00450E95" w14:paraId="7BFAFE2B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63E74C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2_F_BamH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CAD35EF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CGGAGGatccGTGGATGTCATCACTCCGCGCCCGGCTG</w:t>
                  </w:r>
                </w:p>
              </w:tc>
            </w:tr>
            <w:tr w:rsidR="00450E95" w14:paraId="2DF2E7E0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6F5AA7C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2_R_Not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9A426A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TGGTGTGGCGGCCgCAGGACTATCCATGCAGGGAGGCCTGCACCTCTG</w:t>
                  </w:r>
                </w:p>
              </w:tc>
            </w:tr>
            <w:tr w:rsidR="00450E95" w14:paraId="55C6695E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B65085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4-F-Bamh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3BD77C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AGCAggatccAGCTATGGAGGGGAACAGGGATGAGGCTGAGAAAT</w:t>
                  </w:r>
                </w:p>
              </w:tc>
            </w:tr>
            <w:tr w:rsidR="00450E95" w14:paraId="51804D08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C51344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lastRenderedPageBreak/>
                    <w:t>hDNAJB14-R-Not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80E28F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AAATTggcggcCgCAGTTCATCCTCCTTTATAAAGACTGGTAAGCC</w:t>
                  </w:r>
                </w:p>
              </w:tc>
            </w:tr>
            <w:tr w:rsidR="00450E95" w14:paraId="3A002C61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21817E1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2_F_FLAG_Bamh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58E2C3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CGGAGGatccGTGGATGGACTACAAAGACGATGACGACAAGTCATCACTCCGCGCCCGGCTGC</w:t>
                  </w:r>
                </w:p>
              </w:tc>
            </w:tr>
            <w:tr w:rsidR="00450E95" w14:paraId="094ECA31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B36167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4_F_HA_BamH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AC6FEF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AGCAggatccAGCTATGTACCCATACGATGTTCCAGATTACGCTGAGGGGAACAGGGATGAGGCTGAG</w:t>
                  </w:r>
                </w:p>
              </w:tc>
            </w:tr>
            <w:tr w:rsidR="00450E95" w14:paraId="6C37C49E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AF6D47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2-F_Nhe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000E78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CGGAGGgctagcGTGGATGTCATCACTCCGCGCCCGGCTG</w:t>
                  </w:r>
                </w:p>
              </w:tc>
            </w:tr>
            <w:tr w:rsidR="00450E95" w14:paraId="374643BC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7ED5FD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2-R_Xba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6E416AA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TGTGtctagaAGGACTATCCATGCAGGGAGGCCTGCACCTCTGA</w:t>
                  </w:r>
                </w:p>
              </w:tc>
            </w:tr>
            <w:tr w:rsidR="00450E95" w14:paraId="65416613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A1642E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2_F_FLAG_Nhe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38D0D3B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CGGAGGgctagcGTGGATGGACTACAAAGACGATGACGACAAGTCATCACTCCGCGCCCGGCTGCCC</w:t>
                  </w:r>
                </w:p>
              </w:tc>
            </w:tr>
            <w:tr w:rsidR="00450E95" w14:paraId="127B739E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8F5D859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4-F_Nhe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A7981F6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AGCAgctagcAGCTATGGAGGGGAACAGGGATGAGGCTGAGAA</w:t>
                  </w:r>
                </w:p>
              </w:tc>
            </w:tr>
            <w:tr w:rsidR="00450E95" w14:paraId="4763406F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50F1F2F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4-R_Xba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2C1D0C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AAATTgtctagaAGTTCATCCTCCTTTATAAAGACTGGTAA</w:t>
                  </w:r>
                </w:p>
              </w:tc>
            </w:tr>
            <w:tr w:rsidR="00450E95" w14:paraId="79960E3B" w14:textId="77777777" w:rsidTr="00450E95">
              <w:trPr>
                <w:trHeight w:val="300"/>
              </w:trPr>
              <w:tc>
                <w:tcPr>
                  <w:tcW w:w="3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5ABAB74" w14:textId="77777777" w:rsidR="00450E95" w:rsidRDefault="00450E95" w:rsidP="00450E95">
                  <w:pPr>
                    <w:rPr>
                      <w:rFonts w:ascii="Calibri" w:hAnsi="Calibri" w:cs="Calibri"/>
                      <w:sz w:val="20"/>
                      <w:szCs w:val="20"/>
                    </w:rPr>
                  </w:pPr>
                  <w:r>
                    <w:rPr>
                      <w:rFonts w:ascii="Calibri" w:hAnsi="Calibri" w:cs="Calibri"/>
                      <w:sz w:val="20"/>
                      <w:szCs w:val="20"/>
                    </w:rPr>
                    <w:t>hDNAJB14_F_HA_NheI</w:t>
                  </w:r>
                </w:p>
              </w:tc>
              <w:tc>
                <w:tcPr>
                  <w:tcW w:w="1264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DD65C4" w14:textId="77777777" w:rsidR="00450E95" w:rsidRDefault="00450E95" w:rsidP="00450E95">
                  <w:pPr>
                    <w:rPr>
                      <w:rFonts w:ascii="Calibri" w:hAnsi="Calibri" w:cs="Calibri"/>
                      <w:sz w:val="22"/>
                      <w:szCs w:val="22"/>
                    </w:rPr>
                  </w:pPr>
                  <w:r>
                    <w:rPr>
                      <w:rFonts w:ascii="Calibri" w:hAnsi="Calibri" w:cs="Calibri"/>
                      <w:sz w:val="22"/>
                      <w:szCs w:val="22"/>
                    </w:rPr>
                    <w:t>GGAGCAgctagcAGCTATGTACCCATACGATGTTCCAGATTACGCTGAGGGGAACAGGGATGAGGCTGAG</w:t>
                  </w:r>
                </w:p>
              </w:tc>
            </w:tr>
          </w:tbl>
          <w:p w14:paraId="01A17675" w14:textId="77777777" w:rsidR="00450E95" w:rsidRDefault="00450E95" w:rsidP="00DA317E">
            <w:pPr>
              <w:spacing w:line="360" w:lineRule="auto"/>
              <w:jc w:val="both"/>
              <w:textAlignment w:val="baseline"/>
              <w:rPr>
                <w:rFonts w:ascii="Arial" w:hAnsi="Arial" w:cs="Arial"/>
                <w:color w:val="201F1E"/>
              </w:rPr>
            </w:pPr>
          </w:p>
        </w:tc>
      </w:tr>
    </w:tbl>
    <w:p w14:paraId="537E62C4" w14:textId="77777777" w:rsidR="000C7962" w:rsidRDefault="000C7962" w:rsidP="00F660BC">
      <w:pPr>
        <w:spacing w:line="360" w:lineRule="auto"/>
        <w:rPr>
          <w:rFonts w:ascii="Arial" w:hAnsi="Arial" w:cs="Arial"/>
          <w:lang w:bidi="he-IL"/>
        </w:rPr>
      </w:pPr>
    </w:p>
    <w:p w14:paraId="06731CE1" w14:textId="77777777" w:rsidR="000E4CDE" w:rsidRDefault="000E4CDE" w:rsidP="00DA317E">
      <w:pPr>
        <w:spacing w:line="360" w:lineRule="auto"/>
        <w:ind w:firstLine="720"/>
        <w:rPr>
          <w:rFonts w:ascii="Arial" w:hAnsi="Arial" w:cs="Arial"/>
          <w:lang w:bidi="he-IL"/>
        </w:rPr>
      </w:pPr>
    </w:p>
    <w:p w14:paraId="6D3C0993" w14:textId="77777777" w:rsidR="00965BBA" w:rsidRDefault="00965BBA" w:rsidP="00DA317E">
      <w:pPr>
        <w:spacing w:line="360" w:lineRule="auto"/>
        <w:ind w:firstLine="720"/>
        <w:rPr>
          <w:rFonts w:ascii="Arial" w:hAnsi="Arial" w:cs="Arial"/>
          <w:lang w:bidi="he-IL"/>
        </w:rPr>
      </w:pPr>
    </w:p>
    <w:p w14:paraId="1E6FBA90" w14:textId="77777777" w:rsidR="00965BBA" w:rsidRPr="00965BBA" w:rsidRDefault="00965BBA" w:rsidP="00965BBA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lang w:bidi="he-IL"/>
        </w:rPr>
        <w:fldChar w:fldCharType="begin"/>
      </w:r>
      <w:r>
        <w:rPr>
          <w:rFonts w:ascii="Arial" w:hAnsi="Arial" w:cs="Arial"/>
          <w:lang w:bidi="he-IL"/>
        </w:rPr>
        <w:instrText xml:space="preserve"> ADDIN EN.REFLIST </w:instrText>
      </w:r>
      <w:r>
        <w:rPr>
          <w:rFonts w:ascii="Arial" w:hAnsi="Arial" w:cs="Arial"/>
          <w:lang w:bidi="he-IL"/>
        </w:rPr>
        <w:fldChar w:fldCharType="separate"/>
      </w:r>
      <w:r w:rsidRPr="00965BBA">
        <w:rPr>
          <w:noProof/>
        </w:rPr>
        <w:t>1.</w:t>
      </w:r>
      <w:r w:rsidRPr="00965BBA">
        <w:rPr>
          <w:noProof/>
        </w:rPr>
        <w:tab/>
        <w:t xml:space="preserve">Gilbert, L.A., et al., </w:t>
      </w:r>
      <w:r w:rsidRPr="00965BBA">
        <w:rPr>
          <w:i/>
          <w:noProof/>
        </w:rPr>
        <w:t>Genome-Scale CRISPR-Mediated Control of Gene Repression and Activation.</w:t>
      </w:r>
      <w:r w:rsidRPr="00965BBA">
        <w:rPr>
          <w:noProof/>
        </w:rPr>
        <w:t xml:space="preserve"> Cell, 2014. </w:t>
      </w:r>
      <w:r w:rsidRPr="00965BBA">
        <w:rPr>
          <w:b/>
          <w:noProof/>
        </w:rPr>
        <w:t>159</w:t>
      </w:r>
      <w:r w:rsidRPr="00965BBA">
        <w:rPr>
          <w:noProof/>
        </w:rPr>
        <w:t>(3): p. 647-61.</w:t>
      </w:r>
    </w:p>
    <w:p w14:paraId="18585162" w14:textId="3DA5D882" w:rsidR="000C4307" w:rsidRPr="00DA317E" w:rsidRDefault="00965BBA" w:rsidP="00965BBA">
      <w:pPr>
        <w:spacing w:line="360" w:lineRule="auto"/>
        <w:ind w:firstLine="720"/>
        <w:rPr>
          <w:rFonts w:ascii="Arial" w:hAnsi="Arial" w:cs="Arial"/>
          <w:lang w:bidi="he-IL"/>
        </w:rPr>
      </w:pPr>
      <w:r>
        <w:rPr>
          <w:rFonts w:ascii="Arial" w:hAnsi="Arial" w:cs="Arial"/>
          <w:lang w:bidi="he-IL"/>
        </w:rPr>
        <w:fldChar w:fldCharType="end"/>
      </w:r>
    </w:p>
    <w:sectPr w:rsidR="000C4307" w:rsidRPr="00DA317E" w:rsidSect="00CC3B1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4"/>
  <w:mirrorMargins/>
  <w:proofState w:spelling="clean"/>
  <w:defaultTabStop w:val="720"/>
  <w:evenAndOddHeaders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xvpfp52fepfqearx7xe0sosfdeas9xx9wt&quot;&gt;My EndNote Library-Converted&lt;record-ids&gt;&lt;item&gt;2366&lt;/item&gt;&lt;/record-ids&gt;&lt;/item&gt;&lt;/Libraries&gt;"/>
  </w:docVars>
  <w:rsids>
    <w:rsidRoot w:val="002269E4"/>
    <w:rsid w:val="00006399"/>
    <w:rsid w:val="000076DD"/>
    <w:rsid w:val="0001338E"/>
    <w:rsid w:val="00032312"/>
    <w:rsid w:val="00034974"/>
    <w:rsid w:val="00050E16"/>
    <w:rsid w:val="00060BE9"/>
    <w:rsid w:val="00061D71"/>
    <w:rsid w:val="00063C4E"/>
    <w:rsid w:val="00073377"/>
    <w:rsid w:val="00087582"/>
    <w:rsid w:val="00092626"/>
    <w:rsid w:val="000970D6"/>
    <w:rsid w:val="000A304A"/>
    <w:rsid w:val="000B02AF"/>
    <w:rsid w:val="000B0B96"/>
    <w:rsid w:val="000B4417"/>
    <w:rsid w:val="000C376A"/>
    <w:rsid w:val="000C4307"/>
    <w:rsid w:val="000C7962"/>
    <w:rsid w:val="000C7D14"/>
    <w:rsid w:val="000D1C69"/>
    <w:rsid w:val="000E3C4C"/>
    <w:rsid w:val="000E4CDE"/>
    <w:rsid w:val="000E5FEC"/>
    <w:rsid w:val="000F628D"/>
    <w:rsid w:val="000F6E0B"/>
    <w:rsid w:val="00112E19"/>
    <w:rsid w:val="00116669"/>
    <w:rsid w:val="00120E8E"/>
    <w:rsid w:val="00122D93"/>
    <w:rsid w:val="001237F6"/>
    <w:rsid w:val="00133153"/>
    <w:rsid w:val="001352E4"/>
    <w:rsid w:val="00135EC1"/>
    <w:rsid w:val="00136C58"/>
    <w:rsid w:val="00141FF3"/>
    <w:rsid w:val="001471E6"/>
    <w:rsid w:val="001573D4"/>
    <w:rsid w:val="0017692A"/>
    <w:rsid w:val="001803E3"/>
    <w:rsid w:val="0018197C"/>
    <w:rsid w:val="001849FA"/>
    <w:rsid w:val="00190B6C"/>
    <w:rsid w:val="00192F5E"/>
    <w:rsid w:val="001938EF"/>
    <w:rsid w:val="0019771A"/>
    <w:rsid w:val="001A3A93"/>
    <w:rsid w:val="001A56AE"/>
    <w:rsid w:val="001A62A4"/>
    <w:rsid w:val="001B1320"/>
    <w:rsid w:val="001B1C56"/>
    <w:rsid w:val="001B5B60"/>
    <w:rsid w:val="001B6E0D"/>
    <w:rsid w:val="001C0A96"/>
    <w:rsid w:val="001C3B2F"/>
    <w:rsid w:val="001C49DD"/>
    <w:rsid w:val="001D0409"/>
    <w:rsid w:val="001E441F"/>
    <w:rsid w:val="001E5526"/>
    <w:rsid w:val="001E666D"/>
    <w:rsid w:val="001F5E85"/>
    <w:rsid w:val="00200EE5"/>
    <w:rsid w:val="002038DB"/>
    <w:rsid w:val="002059FB"/>
    <w:rsid w:val="00205A4B"/>
    <w:rsid w:val="00212707"/>
    <w:rsid w:val="00213176"/>
    <w:rsid w:val="002166AB"/>
    <w:rsid w:val="00221E6A"/>
    <w:rsid w:val="00222109"/>
    <w:rsid w:val="002269E4"/>
    <w:rsid w:val="00234529"/>
    <w:rsid w:val="0024169B"/>
    <w:rsid w:val="00242BA1"/>
    <w:rsid w:val="00242E33"/>
    <w:rsid w:val="002476C0"/>
    <w:rsid w:val="0025085B"/>
    <w:rsid w:val="0026072A"/>
    <w:rsid w:val="00262D41"/>
    <w:rsid w:val="00266613"/>
    <w:rsid w:val="0026690A"/>
    <w:rsid w:val="0026792C"/>
    <w:rsid w:val="00270655"/>
    <w:rsid w:val="00276586"/>
    <w:rsid w:val="00276832"/>
    <w:rsid w:val="00277A9E"/>
    <w:rsid w:val="00282039"/>
    <w:rsid w:val="0028464A"/>
    <w:rsid w:val="00284BBC"/>
    <w:rsid w:val="00295358"/>
    <w:rsid w:val="00296F4B"/>
    <w:rsid w:val="002975F4"/>
    <w:rsid w:val="002978A7"/>
    <w:rsid w:val="002A68AF"/>
    <w:rsid w:val="002C1296"/>
    <w:rsid w:val="002D0AED"/>
    <w:rsid w:val="002E136D"/>
    <w:rsid w:val="002E3ACA"/>
    <w:rsid w:val="002E43CF"/>
    <w:rsid w:val="002E77FB"/>
    <w:rsid w:val="002F218F"/>
    <w:rsid w:val="00315864"/>
    <w:rsid w:val="00315C3A"/>
    <w:rsid w:val="00363C87"/>
    <w:rsid w:val="00366032"/>
    <w:rsid w:val="00373B50"/>
    <w:rsid w:val="00375F01"/>
    <w:rsid w:val="00377AE5"/>
    <w:rsid w:val="00382118"/>
    <w:rsid w:val="00384DDA"/>
    <w:rsid w:val="00392CC4"/>
    <w:rsid w:val="00397BB1"/>
    <w:rsid w:val="003A03F7"/>
    <w:rsid w:val="003C58FB"/>
    <w:rsid w:val="003C6455"/>
    <w:rsid w:val="003D451B"/>
    <w:rsid w:val="003D7564"/>
    <w:rsid w:val="003E493B"/>
    <w:rsid w:val="003E687F"/>
    <w:rsid w:val="003F25CA"/>
    <w:rsid w:val="003F399A"/>
    <w:rsid w:val="003F3A33"/>
    <w:rsid w:val="003F3EA9"/>
    <w:rsid w:val="00405B93"/>
    <w:rsid w:val="00407060"/>
    <w:rsid w:val="00417B25"/>
    <w:rsid w:val="004236AB"/>
    <w:rsid w:val="00425878"/>
    <w:rsid w:val="00430B28"/>
    <w:rsid w:val="00431A09"/>
    <w:rsid w:val="00445674"/>
    <w:rsid w:val="00445AA7"/>
    <w:rsid w:val="00450E95"/>
    <w:rsid w:val="00451712"/>
    <w:rsid w:val="00453848"/>
    <w:rsid w:val="00464602"/>
    <w:rsid w:val="00473238"/>
    <w:rsid w:val="00477326"/>
    <w:rsid w:val="004931E9"/>
    <w:rsid w:val="004A132C"/>
    <w:rsid w:val="004A544E"/>
    <w:rsid w:val="004B3C61"/>
    <w:rsid w:val="004C2C76"/>
    <w:rsid w:val="004C6285"/>
    <w:rsid w:val="004C62AE"/>
    <w:rsid w:val="004C706D"/>
    <w:rsid w:val="004D7379"/>
    <w:rsid w:val="004E7159"/>
    <w:rsid w:val="00513799"/>
    <w:rsid w:val="005138FA"/>
    <w:rsid w:val="00541847"/>
    <w:rsid w:val="00542830"/>
    <w:rsid w:val="00563CAD"/>
    <w:rsid w:val="005708F3"/>
    <w:rsid w:val="005748AE"/>
    <w:rsid w:val="00583444"/>
    <w:rsid w:val="00584785"/>
    <w:rsid w:val="005944B1"/>
    <w:rsid w:val="005A2B5D"/>
    <w:rsid w:val="005B060B"/>
    <w:rsid w:val="005B1535"/>
    <w:rsid w:val="005C6AE5"/>
    <w:rsid w:val="005D17F5"/>
    <w:rsid w:val="005E15B7"/>
    <w:rsid w:val="005E1709"/>
    <w:rsid w:val="005E51F5"/>
    <w:rsid w:val="005F39CB"/>
    <w:rsid w:val="005F4147"/>
    <w:rsid w:val="005F4558"/>
    <w:rsid w:val="005F67DF"/>
    <w:rsid w:val="00603D9C"/>
    <w:rsid w:val="00615071"/>
    <w:rsid w:val="00620A5F"/>
    <w:rsid w:val="0062641D"/>
    <w:rsid w:val="0063433A"/>
    <w:rsid w:val="0064035B"/>
    <w:rsid w:val="00640844"/>
    <w:rsid w:val="006445F6"/>
    <w:rsid w:val="00656518"/>
    <w:rsid w:val="00656F6E"/>
    <w:rsid w:val="00662D80"/>
    <w:rsid w:val="00666BF9"/>
    <w:rsid w:val="00671784"/>
    <w:rsid w:val="006825FB"/>
    <w:rsid w:val="006826F4"/>
    <w:rsid w:val="00684FF3"/>
    <w:rsid w:val="006A68CB"/>
    <w:rsid w:val="006B11B5"/>
    <w:rsid w:val="006B14A6"/>
    <w:rsid w:val="006B2CD4"/>
    <w:rsid w:val="006B3703"/>
    <w:rsid w:val="006C2AD4"/>
    <w:rsid w:val="006D4682"/>
    <w:rsid w:val="006E10C0"/>
    <w:rsid w:val="006E2627"/>
    <w:rsid w:val="006E268D"/>
    <w:rsid w:val="006F1113"/>
    <w:rsid w:val="006F144D"/>
    <w:rsid w:val="006F4A84"/>
    <w:rsid w:val="00706325"/>
    <w:rsid w:val="0070642F"/>
    <w:rsid w:val="00707D06"/>
    <w:rsid w:val="00711F5F"/>
    <w:rsid w:val="00715399"/>
    <w:rsid w:val="00726376"/>
    <w:rsid w:val="00730652"/>
    <w:rsid w:val="007325C7"/>
    <w:rsid w:val="00741116"/>
    <w:rsid w:val="00743ECA"/>
    <w:rsid w:val="00751032"/>
    <w:rsid w:val="00772F8D"/>
    <w:rsid w:val="007906FA"/>
    <w:rsid w:val="007B01AE"/>
    <w:rsid w:val="007B064E"/>
    <w:rsid w:val="007B13BC"/>
    <w:rsid w:val="007B1876"/>
    <w:rsid w:val="007B1F95"/>
    <w:rsid w:val="007B63B0"/>
    <w:rsid w:val="007C26A4"/>
    <w:rsid w:val="007C43D2"/>
    <w:rsid w:val="007C4A0D"/>
    <w:rsid w:val="007C6EBE"/>
    <w:rsid w:val="007D0B8B"/>
    <w:rsid w:val="007D1260"/>
    <w:rsid w:val="007D2515"/>
    <w:rsid w:val="007D59A4"/>
    <w:rsid w:val="007E40EC"/>
    <w:rsid w:val="007E4788"/>
    <w:rsid w:val="007F3EDD"/>
    <w:rsid w:val="007F63FC"/>
    <w:rsid w:val="00801777"/>
    <w:rsid w:val="00801CD9"/>
    <w:rsid w:val="00807CB3"/>
    <w:rsid w:val="00811C2D"/>
    <w:rsid w:val="008121FE"/>
    <w:rsid w:val="0081691E"/>
    <w:rsid w:val="0082124E"/>
    <w:rsid w:val="00827C1B"/>
    <w:rsid w:val="0083074D"/>
    <w:rsid w:val="00833231"/>
    <w:rsid w:val="00837A76"/>
    <w:rsid w:val="00842538"/>
    <w:rsid w:val="00846578"/>
    <w:rsid w:val="008508A0"/>
    <w:rsid w:val="00860A93"/>
    <w:rsid w:val="00860E0B"/>
    <w:rsid w:val="008705FB"/>
    <w:rsid w:val="00875971"/>
    <w:rsid w:val="0087700D"/>
    <w:rsid w:val="00886F83"/>
    <w:rsid w:val="00891171"/>
    <w:rsid w:val="008A00E5"/>
    <w:rsid w:val="008A085E"/>
    <w:rsid w:val="008B0604"/>
    <w:rsid w:val="008C7300"/>
    <w:rsid w:val="008D4120"/>
    <w:rsid w:val="008D453C"/>
    <w:rsid w:val="008D4DE2"/>
    <w:rsid w:val="008D7006"/>
    <w:rsid w:val="008E451C"/>
    <w:rsid w:val="008F24BD"/>
    <w:rsid w:val="009038F9"/>
    <w:rsid w:val="00905C76"/>
    <w:rsid w:val="00906AEF"/>
    <w:rsid w:val="009162D4"/>
    <w:rsid w:val="0092016C"/>
    <w:rsid w:val="009203E6"/>
    <w:rsid w:val="00924D9E"/>
    <w:rsid w:val="00924FC5"/>
    <w:rsid w:val="009354EF"/>
    <w:rsid w:val="00940C86"/>
    <w:rsid w:val="009441B2"/>
    <w:rsid w:val="00945CDE"/>
    <w:rsid w:val="0095275C"/>
    <w:rsid w:val="00965BBA"/>
    <w:rsid w:val="009719C3"/>
    <w:rsid w:val="00977A67"/>
    <w:rsid w:val="009A3513"/>
    <w:rsid w:val="009A599E"/>
    <w:rsid w:val="009B141F"/>
    <w:rsid w:val="009B5FB3"/>
    <w:rsid w:val="009B646D"/>
    <w:rsid w:val="009C467C"/>
    <w:rsid w:val="009C538C"/>
    <w:rsid w:val="009C5896"/>
    <w:rsid w:val="009D6B63"/>
    <w:rsid w:val="009E0D8C"/>
    <w:rsid w:val="009E337B"/>
    <w:rsid w:val="009E4722"/>
    <w:rsid w:val="009F4B4B"/>
    <w:rsid w:val="009F7298"/>
    <w:rsid w:val="00A00E96"/>
    <w:rsid w:val="00A15FFA"/>
    <w:rsid w:val="00A218A4"/>
    <w:rsid w:val="00A24AB8"/>
    <w:rsid w:val="00A24ECD"/>
    <w:rsid w:val="00A27D46"/>
    <w:rsid w:val="00A30057"/>
    <w:rsid w:val="00A458D8"/>
    <w:rsid w:val="00A52944"/>
    <w:rsid w:val="00A64F69"/>
    <w:rsid w:val="00A961CF"/>
    <w:rsid w:val="00A961ED"/>
    <w:rsid w:val="00A97F4D"/>
    <w:rsid w:val="00AA2E4F"/>
    <w:rsid w:val="00AB1AE2"/>
    <w:rsid w:val="00AB273B"/>
    <w:rsid w:val="00AB39D8"/>
    <w:rsid w:val="00AB56A6"/>
    <w:rsid w:val="00AB5E4F"/>
    <w:rsid w:val="00AD17F0"/>
    <w:rsid w:val="00AF6DF6"/>
    <w:rsid w:val="00AF7E52"/>
    <w:rsid w:val="00B01935"/>
    <w:rsid w:val="00B0566E"/>
    <w:rsid w:val="00B10DCB"/>
    <w:rsid w:val="00B12DDB"/>
    <w:rsid w:val="00B15BFD"/>
    <w:rsid w:val="00B23DE8"/>
    <w:rsid w:val="00B31F8C"/>
    <w:rsid w:val="00B42DB1"/>
    <w:rsid w:val="00B431DE"/>
    <w:rsid w:val="00B516EF"/>
    <w:rsid w:val="00B54064"/>
    <w:rsid w:val="00B575A0"/>
    <w:rsid w:val="00B67657"/>
    <w:rsid w:val="00B67A9D"/>
    <w:rsid w:val="00B709FB"/>
    <w:rsid w:val="00B85350"/>
    <w:rsid w:val="00B87E77"/>
    <w:rsid w:val="00B952F7"/>
    <w:rsid w:val="00BA07B8"/>
    <w:rsid w:val="00BB5406"/>
    <w:rsid w:val="00BB79D9"/>
    <w:rsid w:val="00BC07D1"/>
    <w:rsid w:val="00BD3C43"/>
    <w:rsid w:val="00BE2C14"/>
    <w:rsid w:val="00BE49FF"/>
    <w:rsid w:val="00BE5FA1"/>
    <w:rsid w:val="00BF1E87"/>
    <w:rsid w:val="00BF64F6"/>
    <w:rsid w:val="00C02C9D"/>
    <w:rsid w:val="00C03200"/>
    <w:rsid w:val="00C0633B"/>
    <w:rsid w:val="00C22076"/>
    <w:rsid w:val="00C24516"/>
    <w:rsid w:val="00C3405A"/>
    <w:rsid w:val="00C3799A"/>
    <w:rsid w:val="00C40725"/>
    <w:rsid w:val="00C53FCB"/>
    <w:rsid w:val="00C54EBC"/>
    <w:rsid w:val="00C555DB"/>
    <w:rsid w:val="00C60FC9"/>
    <w:rsid w:val="00C61C1F"/>
    <w:rsid w:val="00C6434D"/>
    <w:rsid w:val="00C801FA"/>
    <w:rsid w:val="00C807C2"/>
    <w:rsid w:val="00C82B78"/>
    <w:rsid w:val="00CA2722"/>
    <w:rsid w:val="00CB2E5C"/>
    <w:rsid w:val="00CC21A1"/>
    <w:rsid w:val="00CC3B14"/>
    <w:rsid w:val="00CC59AE"/>
    <w:rsid w:val="00CD2ED4"/>
    <w:rsid w:val="00CD74FE"/>
    <w:rsid w:val="00CE5110"/>
    <w:rsid w:val="00CF18C8"/>
    <w:rsid w:val="00D04312"/>
    <w:rsid w:val="00D06DF7"/>
    <w:rsid w:val="00D102AE"/>
    <w:rsid w:val="00D133C9"/>
    <w:rsid w:val="00D1737E"/>
    <w:rsid w:val="00D269E6"/>
    <w:rsid w:val="00D26CBC"/>
    <w:rsid w:val="00D31636"/>
    <w:rsid w:val="00D36FB9"/>
    <w:rsid w:val="00D57994"/>
    <w:rsid w:val="00D60B23"/>
    <w:rsid w:val="00D65984"/>
    <w:rsid w:val="00D67FD7"/>
    <w:rsid w:val="00D70F44"/>
    <w:rsid w:val="00D84BF8"/>
    <w:rsid w:val="00D9513A"/>
    <w:rsid w:val="00DA317E"/>
    <w:rsid w:val="00DA6C9A"/>
    <w:rsid w:val="00DB2C5C"/>
    <w:rsid w:val="00DD3E22"/>
    <w:rsid w:val="00DD7F7B"/>
    <w:rsid w:val="00DE3202"/>
    <w:rsid w:val="00DE43DD"/>
    <w:rsid w:val="00E21D50"/>
    <w:rsid w:val="00E2327D"/>
    <w:rsid w:val="00E46F1D"/>
    <w:rsid w:val="00E62725"/>
    <w:rsid w:val="00E66D53"/>
    <w:rsid w:val="00E73205"/>
    <w:rsid w:val="00E745D8"/>
    <w:rsid w:val="00E76050"/>
    <w:rsid w:val="00E81160"/>
    <w:rsid w:val="00E84AB1"/>
    <w:rsid w:val="00E935D6"/>
    <w:rsid w:val="00E97F77"/>
    <w:rsid w:val="00EA3010"/>
    <w:rsid w:val="00EB2AEE"/>
    <w:rsid w:val="00EB6125"/>
    <w:rsid w:val="00EB6627"/>
    <w:rsid w:val="00ED1D7F"/>
    <w:rsid w:val="00EE0305"/>
    <w:rsid w:val="00EE0E63"/>
    <w:rsid w:val="00EE6AAD"/>
    <w:rsid w:val="00EE7DB8"/>
    <w:rsid w:val="00EF3310"/>
    <w:rsid w:val="00EF5110"/>
    <w:rsid w:val="00F06549"/>
    <w:rsid w:val="00F1193F"/>
    <w:rsid w:val="00F12705"/>
    <w:rsid w:val="00F12CAD"/>
    <w:rsid w:val="00F13C63"/>
    <w:rsid w:val="00F218DE"/>
    <w:rsid w:val="00F309D8"/>
    <w:rsid w:val="00F440E3"/>
    <w:rsid w:val="00F55055"/>
    <w:rsid w:val="00F623A2"/>
    <w:rsid w:val="00F62D28"/>
    <w:rsid w:val="00F648EA"/>
    <w:rsid w:val="00F64A05"/>
    <w:rsid w:val="00F660BC"/>
    <w:rsid w:val="00F70426"/>
    <w:rsid w:val="00F71E8C"/>
    <w:rsid w:val="00F7493D"/>
    <w:rsid w:val="00F82204"/>
    <w:rsid w:val="00F85D19"/>
    <w:rsid w:val="00F968B3"/>
    <w:rsid w:val="00FA6F88"/>
    <w:rsid w:val="00FB5D67"/>
    <w:rsid w:val="00FB6C06"/>
    <w:rsid w:val="00FC3B81"/>
    <w:rsid w:val="00FC4B0A"/>
    <w:rsid w:val="00FC73C6"/>
    <w:rsid w:val="00FD1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1E845C"/>
  <w15:chartTrackingRefBased/>
  <w15:docId w15:val="{38DA0E6A-B43A-0340-A63B-9706882C0C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="Times New Roman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968B3"/>
    <w:rPr>
      <w:rFonts w:ascii="Times New Roman" w:hAnsi="Times New Roman" w:cs="Times New Roman"/>
      <w:kern w:val="0"/>
      <w:lang w:val="en-IL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3452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link w:val="Heading5Char"/>
    <w:uiPriority w:val="9"/>
    <w:qFormat/>
    <w:rsid w:val="004931E9"/>
    <w:pPr>
      <w:spacing w:before="100" w:beforeAutospacing="1" w:after="100" w:afterAutospacing="1"/>
      <w:outlineLvl w:val="4"/>
    </w:pPr>
    <w:rPr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13">
    <w:name w:val="s13"/>
    <w:basedOn w:val="Normal"/>
    <w:link w:val="s13Char"/>
    <w:rsid w:val="002269E4"/>
    <w:pPr>
      <w:spacing w:before="100" w:beforeAutospacing="1" w:after="100" w:afterAutospacing="1"/>
    </w:pPr>
  </w:style>
  <w:style w:type="paragraph" w:styleId="NormalWeb">
    <w:name w:val="Normal (Web)"/>
    <w:basedOn w:val="Normal"/>
    <w:uiPriority w:val="99"/>
    <w:unhideWhenUsed/>
    <w:rsid w:val="00141FF3"/>
    <w:pPr>
      <w:spacing w:before="100" w:beforeAutospacing="1" w:after="100" w:afterAutospacing="1"/>
    </w:pPr>
    <w:rPr>
      <w:lang w:bidi="he-IL"/>
    </w:rPr>
  </w:style>
  <w:style w:type="paragraph" w:customStyle="1" w:styleId="Affiliation">
    <w:name w:val="Affiliation"/>
    <w:basedOn w:val="Normal"/>
    <w:rsid w:val="00141FF3"/>
    <w:pPr>
      <w:overflowPunct w:val="0"/>
      <w:autoSpaceDE w:val="0"/>
      <w:autoSpaceDN w:val="0"/>
      <w:jc w:val="center"/>
    </w:pPr>
    <w:rPr>
      <w:rFonts w:eastAsiaTheme="minorHAnsi"/>
      <w:sz w:val="22"/>
      <w:szCs w:val="22"/>
      <w:lang w:eastAsia="fr-FR" w:bidi="he-IL"/>
    </w:rPr>
  </w:style>
  <w:style w:type="character" w:customStyle="1" w:styleId="Heading5Char">
    <w:name w:val="Heading 5 Char"/>
    <w:basedOn w:val="DefaultParagraphFont"/>
    <w:link w:val="Heading5"/>
    <w:uiPriority w:val="9"/>
    <w:rsid w:val="004931E9"/>
    <w:rPr>
      <w:rFonts w:ascii="Times New Roman" w:hAnsi="Times New Roman" w:cs="Times New Roman"/>
      <w:b/>
      <w:bCs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4931E9"/>
    <w:rPr>
      <w:rFonts w:eastAsiaTheme="minorHAnsi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2">
    <w:name w:val="s2"/>
    <w:basedOn w:val="DefaultParagraphFont"/>
    <w:rsid w:val="00E745D8"/>
  </w:style>
  <w:style w:type="paragraph" w:customStyle="1" w:styleId="EndNoteBibliographyTitle">
    <w:name w:val="EndNote Bibliography Title"/>
    <w:basedOn w:val="Normal"/>
    <w:link w:val="EndNoteBibliographyTitleChar"/>
    <w:rsid w:val="001C49DD"/>
    <w:pPr>
      <w:jc w:val="center"/>
    </w:pPr>
    <w:rPr>
      <w:rFonts w:ascii="Calibri" w:hAnsi="Calibri" w:cs="Calibri"/>
    </w:rPr>
  </w:style>
  <w:style w:type="character" w:customStyle="1" w:styleId="s13Char">
    <w:name w:val="s13 Char"/>
    <w:basedOn w:val="DefaultParagraphFont"/>
    <w:link w:val="s13"/>
    <w:rsid w:val="001C49DD"/>
    <w:rPr>
      <w:rFonts w:ascii="Times New Roman" w:hAnsi="Times New Roman" w:cs="Times New Roman"/>
      <w:kern w:val="0"/>
      <w14:ligatures w14:val="none"/>
    </w:rPr>
  </w:style>
  <w:style w:type="character" w:customStyle="1" w:styleId="EndNoteBibliographyTitleChar">
    <w:name w:val="EndNote Bibliography Title Char"/>
    <w:basedOn w:val="s13Char"/>
    <w:link w:val="EndNoteBibliographyTitle"/>
    <w:rsid w:val="001C49DD"/>
    <w:rPr>
      <w:rFonts w:ascii="Calibri" w:hAnsi="Calibri" w:cs="Calibri"/>
      <w:kern w:val="0"/>
      <w:lang w:val="en-IL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1C49DD"/>
    <w:rPr>
      <w:rFonts w:ascii="Calibri" w:hAnsi="Calibri" w:cs="Calibri"/>
    </w:rPr>
  </w:style>
  <w:style w:type="character" w:customStyle="1" w:styleId="EndNoteBibliographyChar">
    <w:name w:val="EndNote Bibliography Char"/>
    <w:basedOn w:val="s13Char"/>
    <w:link w:val="EndNoteBibliography"/>
    <w:rsid w:val="001C49DD"/>
    <w:rPr>
      <w:rFonts w:ascii="Calibri" w:hAnsi="Calibri" w:cs="Calibri"/>
      <w:kern w:val="0"/>
      <w:lang w:val="en-IL"/>
      <w14:ligatures w14:val="none"/>
    </w:rPr>
  </w:style>
  <w:style w:type="paragraph" w:customStyle="1" w:styleId="s8">
    <w:name w:val="s8"/>
    <w:basedOn w:val="Normal"/>
    <w:rsid w:val="007D1260"/>
    <w:pPr>
      <w:spacing w:before="100" w:beforeAutospacing="1" w:after="100" w:afterAutospacing="1"/>
    </w:pPr>
  </w:style>
  <w:style w:type="character" w:customStyle="1" w:styleId="s12">
    <w:name w:val="s12"/>
    <w:basedOn w:val="DefaultParagraphFont"/>
    <w:rsid w:val="007D1260"/>
  </w:style>
  <w:style w:type="character" w:customStyle="1" w:styleId="apple-converted-space">
    <w:name w:val="apple-converted-space"/>
    <w:basedOn w:val="DefaultParagraphFont"/>
    <w:rsid w:val="007D1260"/>
  </w:style>
  <w:style w:type="character" w:customStyle="1" w:styleId="Heading1Char">
    <w:name w:val="Heading 1 Char"/>
    <w:basedOn w:val="DefaultParagraphFont"/>
    <w:link w:val="Heading1"/>
    <w:uiPriority w:val="9"/>
    <w:rsid w:val="00234529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table" w:styleId="TableGridLight">
    <w:name w:val="Grid Table Light"/>
    <w:basedOn w:val="TableNormal"/>
    <w:uiPriority w:val="40"/>
    <w:rsid w:val="000E4CD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2">
    <w:name w:val="Grid Table 1 Light Accent 2"/>
    <w:basedOn w:val="TableNormal"/>
    <w:uiPriority w:val="46"/>
    <w:rsid w:val="000E4CDE"/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5138F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5138F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33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92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36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8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14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291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711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8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8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79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06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2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3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34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0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9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014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753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69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27</Words>
  <Characters>3257</Characters>
  <Application>Microsoft Office Word</Application>
  <DocSecurity>0</DocSecurity>
  <Lines>79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eid Igbaria</dc:creator>
  <cp:keywords/>
  <dc:description/>
  <cp:lastModifiedBy>Aeid Igbaria</cp:lastModifiedBy>
  <cp:revision>2</cp:revision>
  <dcterms:created xsi:type="dcterms:W3CDTF">2024-12-20T08:11:00Z</dcterms:created>
  <dcterms:modified xsi:type="dcterms:W3CDTF">2024-12-20T08:11:00Z</dcterms:modified>
</cp:coreProperties>
</file>